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P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will provid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t xml:space="preserve">RTA will decreas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A379B"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ill </w:t>
      </w:r>
      <w:r w:rsidR="00E167E3">
        <w:rPr>
          <w:rFonts w:ascii="Times New Roman" w:hAnsi="Times New Roman" w:cs="Times New Roman"/>
          <w:sz w:val="24"/>
          <w:szCs w:val="24"/>
        </w:rPr>
        <w:t>adapt</w:t>
      </w:r>
      <w:r>
        <w:rPr>
          <w:rFonts w:ascii="Times New Roman" w:hAnsi="Times New Roman" w:cs="Times New Roman"/>
          <w:sz w:val="24"/>
          <w:szCs w:val="24"/>
        </w:rPr>
        <w:t xml:space="preserve"> 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Figure 1 shows the changing trend of waiting time along with user’s arrival time at the stop. The </w:t>
      </w:r>
      <w:r w:rsidR="00C279A5">
        <w:rPr>
          <w:rFonts w:ascii="Times New Roman" w:hAnsi="Times New Roman" w:cs="Times New Roman"/>
          <w:sz w:val="24"/>
          <w:szCs w:val="24"/>
        </w:rPr>
        <w:t xml:space="preserve">optimal point, where waiting time is 0, is exactly the </w:t>
      </w:r>
      <w:r w:rsidR="0068694A">
        <w:rPr>
          <w:rFonts w:ascii="Times New Roman" w:hAnsi="Times New Roman" w:cs="Times New Roman"/>
          <w:sz w:val="24"/>
          <w:szCs w:val="24"/>
        </w:rPr>
        <w:t xml:space="preserve">point with highest risk of missing the </w:t>
      </w:r>
      <w:r w:rsidR="0068694A">
        <w:rPr>
          <w:rFonts w:ascii="Times New Roman" w:hAnsi="Times New Roman" w:cs="Times New Roman"/>
          <w:sz w:val="24"/>
          <w:szCs w:val="24"/>
        </w:rPr>
        <w:lastRenderedPageBreak/>
        <w:t>scheduled bus.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9A1B16" w:rsidP="00E31884">
      <w:pPr>
        <w:keepNext/>
        <w:ind w:firstLine="720"/>
      </w:pPr>
      <w:r>
        <w:rPr>
          <w:noProof/>
        </w:rPr>
        <w:drawing>
          <wp:inline distT="0" distB="0" distL="0" distR="0" wp14:anchorId="73A3A72F" wp14:editId="6851B992">
            <wp:extent cx="4572000" cy="2743200"/>
            <wp:effectExtent l="0" t="0" r="0" b="0"/>
            <wp:docPr id="1" name="图表 1">
              <a:extLst xmlns:a="http://schemas.openxmlformats.org/drawingml/2006/main">
                <a:ext uri="{FF2B5EF4-FFF2-40B4-BE49-F238E27FC236}">
                  <a16:creationId xmlns:a16="http://schemas.microsoft.com/office/drawing/2014/main" id="{DCC57D4A-2926-4764-8D29-9B6F081E96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675FC0" w:rsidRDefault="00E31884" w:rsidP="00E31884">
      <w:pPr>
        <w:jc w:val="center"/>
        <w:rPr>
          <w:rFonts w:ascii="Times New Roman" w:hAnsi="Times New Roman" w:cs="Times New Roman"/>
          <w:sz w:val="24"/>
          <w:szCs w:val="24"/>
        </w:rPr>
      </w:pPr>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7855A9">
        <w:rPr>
          <w:rFonts w:ascii="Times New Roman" w:hAnsi="Times New Roman" w:cs="Times New Roman"/>
          <w:noProof/>
          <w:sz w:val="24"/>
          <w:szCs w:val="24"/>
        </w:rPr>
        <w:t>1</w:t>
      </w:r>
      <w:r w:rsidRPr="00E31884">
        <w:rPr>
          <w:rFonts w:ascii="Times New Roman" w:hAnsi="Times New Roman" w:cs="Times New Roman"/>
          <w:sz w:val="24"/>
          <w:szCs w:val="24"/>
        </w:rPr>
        <w:fldChar w:fldCharType="end"/>
      </w:r>
      <w:r w:rsidRPr="00E31884">
        <w:rPr>
          <w:rFonts w:ascii="Times New Roman" w:hAnsi="Times New Roman" w:cs="Times New Roman"/>
          <w:sz w:val="24"/>
          <w:szCs w:val="24"/>
        </w:rPr>
        <w:t xml:space="preserve"> W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Pr="00742068"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423839" w:rsidRPr="00742068">
        <w:rPr>
          <w:rFonts w:ascii="Times New Roman" w:hAnsi="Times New Roman" w:cs="Times New Roman"/>
          <w:sz w:val="24"/>
          <w:szCs w:val="24"/>
        </w:rPr>
        <w:t xml:space="preserve">by consulting real-time bus feed compared to ordinary users.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a mathematical model and implement the model with GTFS (General Transit Feed Specification, real-time transit data standard) data provided by COTA (Central Ohio Transit Agency)</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F736D3">
        <w:rPr>
          <w:rFonts w:ascii="Times New Roman" w:hAnsi="Times New Roman" w:cs="Times New Roman"/>
          <w:sz w:val="24"/>
          <w:szCs w:val="24"/>
        </w:rPr>
        <w:t>internet era</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w:t>
      </w:r>
      <w:r w:rsidR="008211D4">
        <w:rPr>
          <w:rFonts w:ascii="Times New Roman" w:hAnsi="Times New Roman" w:cs="Times New Roman"/>
          <w:sz w:val="24"/>
          <w:szCs w:val="24"/>
        </w:rPr>
        <w:lastRenderedPageBreak/>
        <w:t xml:space="preserve">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studies investigating real-time 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proofErr w:type="spellStart"/>
      <w:r w:rsidRPr="00C965F1">
        <w:rPr>
          <w:rFonts w:ascii="Times New Roman" w:hAnsi="Times New Roman" w:cs="Times New Roman"/>
          <w:sz w:val="24"/>
          <w:szCs w:val="24"/>
        </w:rPr>
        <w:t>Brakewood</w:t>
      </w:r>
      <w:proofErr w:type="spellEnd"/>
      <w:r w:rsidRPr="00C965F1">
        <w:rPr>
          <w:rFonts w:ascii="Times New Roman" w:hAnsi="Times New Roman" w:cs="Times New Roman"/>
          <w:sz w:val="24"/>
          <w:szCs w:val="24"/>
        </w:rPr>
        <w:t xml:space="preserve">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w:t>
      </w:r>
      <w:r w:rsidR="00452C5C">
        <w:rPr>
          <w:rFonts w:ascii="Times New Roman" w:hAnsi="Times New Roman" w:cs="Times New Roman"/>
          <w:sz w:val="24"/>
          <w:szCs w:val="24"/>
        </w:rPr>
        <w:lastRenderedPageBreak/>
        <w:t>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w:t>
      </w:r>
      <w:proofErr w:type="spellStart"/>
      <w:r w:rsidR="00F82D5F">
        <w:rPr>
          <w:rFonts w:ascii="Times New Roman" w:hAnsi="Times New Roman" w:cs="Times New Roman"/>
          <w:sz w:val="24"/>
          <w:szCs w:val="24"/>
        </w:rPr>
        <w:t>Gkioulou</w:t>
      </w:r>
      <w:proofErr w:type="spellEnd"/>
      <w:r w:rsidR="00F82D5F">
        <w:rPr>
          <w:rFonts w:ascii="Times New Roman" w:hAnsi="Times New Roman" w:cs="Times New Roman"/>
          <w:sz w:val="24"/>
          <w:szCs w:val="24"/>
        </w:rPr>
        <w:t xml:space="preserve">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9B5263" w:rsidRDefault="009B5263" w:rsidP="009B5263">
      <w:pPr>
        <w:pStyle w:val="ListParagraph"/>
        <w:spacing w:line="256" w:lineRule="auto"/>
        <w:ind w:left="36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Pr>
          <w:rFonts w:ascii="Times New Roman" w:hAnsi="Times New Roman" w:cs="Times New Roman"/>
          <w:sz w:val="24"/>
          <w:szCs w:val="24"/>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829"/>
        <w:gridCol w:w="1216"/>
      </w:tblGrid>
      <w:tr w:rsidR="009B5263" w:rsidTr="009B5263">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Default="00C0409A">
            <w:pPr>
              <w:ind w:firstLine="720"/>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m:t>
                    </m:r>
                  </m:e>
                </m:eqArr>
              </m:oMath>
            </m:oMathPara>
          </w:p>
        </w:tc>
        <w:tc>
          <w:tcPr>
            <w:tcW w:w="280" w:type="pct"/>
            <w:vAlign w:val="center"/>
            <w:hideMark/>
          </w:tcPr>
          <w:p w:rsidR="009B5263" w:rsidRDefault="00E85E07">
            <w:pPr>
              <w:ind w:firstLine="720"/>
              <w:rPr>
                <w:rFonts w:ascii="Times New Roman" w:hAnsi="Times New Roman" w:cs="Times New Roman"/>
                <w:sz w:val="24"/>
                <w:szCs w:val="24"/>
              </w:rPr>
            </w:pPr>
            <w:r>
              <w:rPr>
                <w:rFonts w:ascii="Times New Roman" w:hAnsi="Times New Roman" w:cs="Times New Roman"/>
                <w:sz w:val="24"/>
                <w:szCs w:val="24"/>
              </w:rPr>
              <w:t>(</w:t>
            </w:r>
            <w:r w:rsidR="00B608E0">
              <w:rPr>
                <w:rFonts w:ascii="Times New Roman" w:hAnsi="Times New Roman" w:cs="Times New Roman"/>
                <w:sz w:val="24"/>
                <w:szCs w:val="24"/>
              </w:rPr>
              <w:t>1</w:t>
            </w:r>
            <w:r w:rsidR="009B5263">
              <w:rPr>
                <w:rFonts w:ascii="Times New Roman" w:hAnsi="Times New Roman" w:cs="Times New Roman"/>
                <w:sz w:val="24"/>
                <w:szCs w:val="24"/>
              </w:rPr>
              <w:t>)</w:t>
            </w: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552336">
            <w:pPr>
              <w:jc w:val="center"/>
              <w:rPr>
                <w:rFonts w:ascii="Times New Roman" w:eastAsia="Yu Mincho" w:hAnsi="Times New Roman" w:cs="Times New Roman"/>
                <w:sz w:val="24"/>
                <w:szCs w:val="24"/>
                <w:lang w:eastAsia="ja-JP"/>
              </w:rPr>
            </w:pPr>
          </w:p>
        </w:tc>
        <w:tc>
          <w:tcPr>
            <w:tcW w:w="4463" w:type="pct"/>
            <w:vAlign w:val="center"/>
            <w:hideMark/>
          </w:tcPr>
          <w:p w:rsidR="00832B43" w:rsidRDefault="00832B43" w:rsidP="00552336">
            <w:pPr>
              <w:rPr>
                <w:rFonts w:ascii="Times New Roman" w:hAnsi="Times New Roman" w:cs="Times New Roman"/>
                <w:sz w:val="24"/>
                <w:szCs w:val="24"/>
              </w:rPr>
            </w:pPr>
            <m:oMathPara>
              <m:oMath>
                <m:r>
                  <w:rPr>
                    <w:rFonts w:ascii="Cambria Math" w:hAnsi="Cambria Math" w:cs="Times New Roman"/>
                    <w:sz w:val="24"/>
                    <w:szCs w:val="24"/>
                  </w:rPr>
                  <m:t>RD</m:t>
                </m:r>
                <m:d>
                  <m:dPr>
                    <m:ctrlPr>
                      <w:rPr>
                        <w:rFonts w:ascii="Cambria Math" w:hAnsi="Cambria Math" w:cs="Times New Roman"/>
                        <w:i/>
                        <w:sz w:val="24"/>
                        <w:szCs w:val="24"/>
                      </w:rPr>
                    </m:ctrlPr>
                  </m:dPr>
                  <m:e>
                    <m:r>
                      <w:rPr>
                        <w:rFonts w:ascii="Cambria Math" w:hAnsi="Cambria Math" w:cs="Times New Roman"/>
                        <w:sz w:val="24"/>
                        <w:szCs w:val="24"/>
                      </w:rPr>
                      <m:t>t, i</m:t>
                    </m:r>
                  </m:e>
                </m:d>
                <m:r>
                  <w:rPr>
                    <w:rFonts w:ascii="Cambria Math" w:hAnsi="Cambria Math" w:cs="Times New Roman"/>
                    <w:sz w:val="24"/>
                    <w:szCs w:val="24"/>
                  </w:rPr>
                  <m:t>=E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 t</m:t>
                    </m:r>
                  </m:sub>
                </m:sSub>
                <m:r>
                  <w:rPr>
                    <w:rFonts w:ascii="Cambria Math" w:hAnsi="Cambria Math" w:cs="Times New Roman"/>
                    <w:sz w:val="24"/>
                    <w:szCs w:val="24"/>
                  </w:rPr>
                  <m:t>-A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i∈S</m:t>
                </m:r>
              </m:oMath>
            </m:oMathPara>
          </w:p>
        </w:tc>
        <w:tc>
          <w:tcPr>
            <w:tcW w:w="280" w:type="pct"/>
            <w:vAlign w:val="center"/>
            <w:hideMark/>
          </w:tcPr>
          <w:p w:rsidR="00832B43" w:rsidRDefault="00832B43" w:rsidP="00552336">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2</w:t>
            </w:r>
            <w:r>
              <w:rPr>
                <w:rFonts w:ascii="Times New Roman" w:eastAsia="Yu Mincho" w:hAnsi="Times New Roman" w:cs="Times New Roman"/>
                <w:sz w:val="24"/>
                <w:szCs w:val="24"/>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xml:space="preserve">, </w:t>
      </w:r>
      <w:proofErr w:type="spellStart"/>
      <w:r w:rsidR="00E95D83">
        <w:rPr>
          <w:rFonts w:ascii="Times New Roman" w:hAnsi="Times New Roman" w:cs="Times New Roman"/>
          <w:sz w:val="24"/>
          <w:szCs w:val="24"/>
        </w:rPr>
        <w:t>i</w:t>
      </w:r>
      <w:proofErr w:type="spellEnd"/>
      <w:r w:rsidR="00E95D83">
        <w:rPr>
          <w:rFonts w:ascii="Times New Roman" w:hAnsi="Times New Roman" w:cs="Times New Roman"/>
          <w:sz w:val="24"/>
          <w:szCs w:val="24"/>
        </w:rPr>
        <w:t xml:space="preserve"> is the target stop, t is the current time</w:t>
      </w:r>
      <w:r>
        <w:rPr>
          <w:rFonts w:ascii="Times New Roman" w:hAnsi="Times New Roman" w:cs="Times New Roman"/>
          <w:sz w:val="24"/>
          <w:szCs w:val="24"/>
        </w:rPr>
        <w:t>.</w:t>
      </w:r>
    </w:p>
    <w:p w:rsidR="009B5263" w:rsidRDefault="005D02F8" w:rsidP="009B5263">
      <w:pPr>
        <w:ind w:firstLine="720"/>
        <w:rPr>
          <w:rFonts w:ascii="Times New Roman" w:hAnsi="Times New Roman" w:cs="Times New Roman"/>
          <w:sz w:val="24"/>
          <w:szCs w:val="24"/>
        </w:rPr>
      </w:pPr>
      <w:r>
        <w:rPr>
          <w:rFonts w:ascii="Times New Roman" w:hAnsi="Times New Roman" w:cs="Times New Roman"/>
          <w:sz w:val="24"/>
          <w:szCs w:val="24"/>
        </w:rPr>
        <w:t>The reclaimed delay</w:t>
      </w:r>
      <w:r w:rsidR="00DA4ADC">
        <w:rPr>
          <w:rFonts w:ascii="Times New Roman" w:hAnsi="Times New Roman" w:cs="Times New Roman"/>
          <w:sz w:val="24"/>
          <w:szCs w:val="24"/>
        </w:rPr>
        <w:t xml:space="preserve"> could be tiny but critical:</w:t>
      </w:r>
      <w:r w:rsidR="00AC6619">
        <w:rPr>
          <w:rFonts w:ascii="Times New Roman" w:hAnsi="Times New Roman" w:cs="Times New Roman"/>
          <w:sz w:val="24"/>
          <w:szCs w:val="24"/>
        </w:rPr>
        <w:t xml:space="preserve"> c</w:t>
      </w:r>
      <w:r w:rsidR="009B5263">
        <w:rPr>
          <w:rFonts w:ascii="Times New Roman" w:hAnsi="Times New Roman" w:cs="Times New Roman"/>
          <w:sz w:val="24"/>
          <w:szCs w:val="24"/>
        </w:rPr>
        <w:t xml:space="preserve">onsequently, </w:t>
      </w:r>
      <w:r w:rsidR="00E65E10">
        <w:rPr>
          <w:rFonts w:ascii="Times New Roman" w:hAnsi="Times New Roman" w:cs="Times New Roman"/>
          <w:sz w:val="24"/>
          <w:szCs w:val="24"/>
        </w:rPr>
        <w:t xml:space="preserve">the user will lose the bus and suffer waiting time penalty </w:t>
      </w:r>
      <w:r w:rsidR="00CA0611">
        <w:rPr>
          <w:rFonts w:ascii="Times New Roman" w:hAnsi="Times New Roman" w:cs="Times New Roman"/>
          <w:sz w:val="24"/>
          <w:szCs w:val="24"/>
        </w:rPr>
        <w:t>for a relatively long time</w:t>
      </w:r>
      <w:r w:rsidR="00E65E10">
        <w:rPr>
          <w:rFonts w:ascii="Times New Roman" w:hAnsi="Times New Roman" w:cs="Times New Roman"/>
          <w:sz w:val="24"/>
          <w:szCs w:val="24"/>
        </w:rPr>
        <w:t>.</w:t>
      </w:r>
      <w:r w:rsidR="00A67AEE">
        <w:rPr>
          <w:rFonts w:ascii="Times New Roman" w:hAnsi="Times New Roman" w:cs="Times New Roman"/>
          <w:sz w:val="24"/>
          <w:szCs w:val="24"/>
        </w:rPr>
        <w:t xml:space="preserve"> Thus, </w:t>
      </w:r>
      <w:r w:rsidR="009B5263">
        <w:rPr>
          <w:rFonts w:ascii="Times New Roman" w:hAnsi="Times New Roman" w:cs="Times New Roman"/>
          <w:sz w:val="24"/>
          <w:szCs w:val="24"/>
        </w:rPr>
        <w:t>the synchronization of these two processes is highly unstable.</w:t>
      </w:r>
      <w:r w:rsidR="00967F0D">
        <w:rPr>
          <w:rFonts w:ascii="Times New Roman" w:hAnsi="Times New Roman" w:cs="Times New Roman"/>
          <w:sz w:val="24"/>
          <w:szCs w:val="24"/>
        </w:rPr>
        <w:t xml:space="preserve"> Figure 3 shows </w:t>
      </w:r>
      <w:r w:rsidR="007305AF">
        <w:rPr>
          <w:rFonts w:ascii="Times New Roman" w:hAnsi="Times New Roman" w:cs="Times New Roman"/>
          <w:sz w:val="24"/>
          <w:szCs w:val="24"/>
        </w:rPr>
        <w:t>a space-time diagram of the synchronization process.</w:t>
      </w:r>
    </w:p>
    <w:p w:rsidR="00CA0611" w:rsidRDefault="00CA0611" w:rsidP="000E5B82">
      <w:pPr>
        <w:keepNext/>
        <w:jc w:val="center"/>
      </w:pPr>
    </w:p>
    <w:p w:rsidR="00633CD8" w:rsidRDefault="004C1957" w:rsidP="000E5B82">
      <w:pPr>
        <w:keepNext/>
        <w:jc w:val="center"/>
      </w:pPr>
      <w:r>
        <w:rPr>
          <w:noProof/>
        </w:rPr>
        <w:drawing>
          <wp:inline distT="0" distB="0" distL="0" distR="0" wp14:anchorId="63DB62F4" wp14:editId="3761CC53">
            <wp:extent cx="5943600" cy="33477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47720"/>
                    </a:xfrm>
                    <a:prstGeom prst="rect">
                      <a:avLst/>
                    </a:prstGeom>
                  </pic:spPr>
                </pic:pic>
              </a:graphicData>
            </a:graphic>
          </wp:inline>
        </w:drawing>
      </w:r>
    </w:p>
    <w:p w:rsidR="009B5263" w:rsidRDefault="000E5B82" w:rsidP="000E5B82">
      <w:pPr>
        <w:jc w:val="center"/>
        <w:rPr>
          <w:rFonts w:ascii="Times New Roman" w:hAnsi="Times New Roman" w:cs="Times New Roman"/>
          <w:sz w:val="24"/>
          <w:szCs w:val="24"/>
        </w:rPr>
      </w:pPr>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7855A9" w:rsidRPr="00333E7A">
        <w:rPr>
          <w:rFonts w:ascii="Times New Roman" w:hAnsi="Times New Roman" w:cs="Times New Roman"/>
          <w:sz w:val="24"/>
          <w:szCs w:val="24"/>
        </w:rPr>
        <w:t>2</w:t>
      </w:r>
      <w:r w:rsidRPr="00333E7A">
        <w:rPr>
          <w:rFonts w:ascii="Times New Roman" w:hAnsi="Times New Roman" w:cs="Times New Roman"/>
          <w:sz w:val="24"/>
          <w:szCs w:val="24"/>
        </w:rPr>
        <w:fldChar w:fldCharType="end"/>
      </w:r>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9B5263" w:rsidRDefault="009B5263" w:rsidP="009B5263">
      <w:pPr>
        <w:ind w:firstLine="72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Volunteere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Previous research concentrated on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Despite PT systems’ instability and uncertainty, users with RTA can adapt and optimize each trip according to the delay and real-time information. With the waiting time reduction in the individual level, the overall waiting penalty will also be diminished. </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o reduce waiting time, the only controllable factor for all public transit users is when to leave home for the transit. RTA relaxes the fixed timetable in a frequently delayed PT system, thus saving waiting time for RTA users. Depending on how to determine the leaving time, there are different strategies for both RTA and non-RTA users and their different purposes.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Optimal relaxation (O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Supposing an omniscient public transit user who are always aware of the real-time and future status, they can adjust their home departure time (HDT) accordingly. The user will always catch the desired bus in time without any waiting, regardless of his home’s distance from the stop. Practically, nobody can achieve real global optima. OR is a good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has urgent affairs, such as work with strict timetable and medical emergency, he prefers earlier final arrival time than convenience. Under this circumstance, he will follow the scheduled timetable of the PT system regardless of waiting time. 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encounters extreme weather events, especially cold weather and heavy precipitation, he may want to reduce the waiting time as much as possible. In practice, an RR user will only leave if RTA tells him so based on the real-time data, when the bus’s </w:t>
      </w:r>
      <w:r w:rsidR="00EA61A9">
        <w:rPr>
          <w:rFonts w:ascii="Times New Roman" w:hAnsi="Times New Roman" w:cs="Times New Roman"/>
          <w:sz w:val="24"/>
          <w:szCs w:val="24"/>
        </w:rPr>
        <w:t>ETA</w:t>
      </w:r>
      <w:r>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C0409A">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3</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2D4955">
        <w:rPr>
          <w:rFonts w:ascii="Times New Roman" w:hAnsi="Times New Roman" w:cs="Times New Roman"/>
          <w:sz w:val="24"/>
          <w:szCs w:val="24"/>
        </w:rPr>
        <w:t>Due to the possible reclaimed delay, the bus will likely arrive earlier than ETA</w:t>
      </w:r>
      <w:r w:rsidR="009A4FA9">
        <w:rPr>
          <w:rFonts w:ascii="Times New Roman" w:hAnsi="Times New Roman" w:cs="Times New Roman"/>
          <w:sz w:val="24"/>
          <w:szCs w:val="24"/>
        </w:rPr>
        <w:t>.</w:t>
      </w:r>
      <w:r w:rsidR="002D4955">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would like to save waiting time and keep some degree of missing risk, he may leave several minutes earlier than RR. This short time buffer, which is defined as insurance buffer (IB), trades some time to reduce missing risk, thus decreasing instability.</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C0409A">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4</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IB is the short time buffer.</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lastRenderedPageBreak/>
        <w:t>PR and RR can be categorized as a PR family, for RR is a special case of PR with IB = 0. With different IBs, each PR strategy can vary in actual waiting time. We would like to optimize IB and find the best PR strategy with max average waiting time reduc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can get access to the historical information, either from a database or daily experience, the user can relax the DTH based on the empirical average time without any real-time help. This is a common non-RTA strategy. We will also calculate the waiting time difference between ER and NR to confirm its efficiency.</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w:t>
      </w:r>
      <w:r w:rsidR="00DA2C72">
        <w:rPr>
          <w:rFonts w:ascii="Times New Roman" w:hAnsi="Times New Roman" w:cs="Times New Roman"/>
          <w:sz w:val="24"/>
          <w:szCs w:val="24"/>
        </w:rPr>
        <w:t xml:space="preserve">real-time </w:t>
      </w:r>
      <w:r>
        <w:rPr>
          <w:rFonts w:ascii="Times New Roman" w:hAnsi="Times New Roman" w:cs="Times New Roman"/>
          <w:sz w:val="24"/>
          <w:szCs w:val="24"/>
        </w:rPr>
        <w:t>information, under many circumstances, PT users are not particularly planning their trips. Normally, they just walk to the stop and catch the next bus arbitrarily. Intuitively, this strategy is not very efficient. To prove it, we will also calculate the waiting time difference between AR and NR.</w:t>
      </w:r>
      <w:r w:rsidR="00DB79E8">
        <w:rPr>
          <w:rFonts w:ascii="Times New Roman" w:hAnsi="Times New Roman" w:cs="Times New Roman"/>
          <w:sz w:val="24"/>
          <w:szCs w:val="24"/>
        </w:rPr>
        <w:t xml:space="preserve"> This is another good benchmark for non-RTA user</w:t>
      </w:r>
      <w:r w:rsidR="0082480A">
        <w:rPr>
          <w:rFonts w:ascii="Times New Roman" w:hAnsi="Times New Roman" w:cs="Times New Roman"/>
          <w:sz w:val="24"/>
          <w:szCs w:val="24"/>
        </w:rPr>
        <w:t>s</w:t>
      </w:r>
      <w:r w:rsidR="00774630">
        <w:rPr>
          <w:rFonts w:ascii="Times New Roman" w:hAnsi="Times New Roman" w:cs="Times New Roman"/>
          <w:sz w:val="24"/>
          <w:szCs w:val="24"/>
        </w:rPr>
        <w:t>.</w:t>
      </w:r>
    </w:p>
    <w:p w:rsidR="00D53445" w:rsidRDefault="00D53445" w:rsidP="009B5263">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16"/>
        <w:gridCol w:w="3117"/>
        <w:gridCol w:w="3117"/>
      </w:tblGrid>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Strategy</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on-RTA users</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TA users</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Optim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ul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ad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Prudent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Empir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Arbitrary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keepNext/>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bl>
    <w:p w:rsidR="009B5263" w:rsidRDefault="009B5263" w:rsidP="009B5263">
      <w:pPr>
        <w:jc w:val="center"/>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Different strategies' availability for non-RTA and RTA users</w:t>
      </w:r>
    </w:p>
    <w:p w:rsidR="009B5263" w:rsidRDefault="009B5263"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5</w:t>
            </w:r>
            <w:r>
              <w:rPr>
                <w:rFonts w:ascii="Times New Roman" w:eastAsia="Yu Mincho" w:hAnsi="Times New Roman" w:cs="Times New Roman"/>
                <w:sz w:val="24"/>
                <w:szCs w:val="24"/>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t)-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6</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T(t) is </w:t>
      </w:r>
      <w:r w:rsidR="002D4955">
        <w:rPr>
          <w:rFonts w:ascii="Times New Roman" w:hAnsi="Times New Roman" w:cs="Times New Roman"/>
          <w:sz w:val="24"/>
          <w:szCs w:val="24"/>
        </w:rPr>
        <w:t>user’s boarding time</w:t>
      </w:r>
      <w:r>
        <w:rPr>
          <w:rFonts w:ascii="Times New Roman" w:hAnsi="Times New Roman" w:cs="Times New Roman"/>
          <w:sz w:val="24"/>
          <w:szCs w:val="24"/>
        </w:rPr>
        <w:t xml:space="preserve">, and t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So, the user </w:t>
      </w:r>
      <w:r w:rsidR="00DC1658">
        <w:rPr>
          <w:rFonts w:ascii="Times New Roman" w:hAnsi="Times New Roman" w:cs="Times New Roman"/>
          <w:sz w:val="24"/>
          <w:szCs w:val="24"/>
        </w:rPr>
        <w:t xml:space="preserve">boarding </w:t>
      </w:r>
      <w:r>
        <w:rPr>
          <w:rFonts w:ascii="Times New Roman" w:hAnsi="Times New Roman" w:cs="Times New Roman"/>
          <w:sz w:val="24"/>
          <w:szCs w:val="24"/>
        </w:rPr>
        <w:t xml:space="preserve">time T(t)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7</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8</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 xml:space="preserve">(7)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9</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 optimal</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10</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Combining (2) and (9),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r w:rsidR="00B608E0">
              <w:rPr>
                <w:rFonts w:ascii="Times New Roman" w:eastAsia="Yu Mincho" w:hAnsi="Times New Roman" w:cs="Times New Roman"/>
                <w:sz w:val="24"/>
                <w:szCs w:val="24"/>
                <w:lang w:eastAsia="ja-JP"/>
              </w:rPr>
              <w:t>1</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igure 2 shows the theoretical relationship between user’s HDT and expected waiting time, missing risk, and waiting time.</w:t>
      </w:r>
    </w:p>
    <w:p w:rsidR="009B5263" w:rsidRDefault="009B5263" w:rsidP="009B5263">
      <w:pPr>
        <w:keepNext/>
        <w:jc w:val="center"/>
      </w:pPr>
      <w:r>
        <w:rPr>
          <w:noProof/>
        </w:rPr>
        <w:lastRenderedPageBreak/>
        <w:drawing>
          <wp:inline distT="0" distB="0" distL="0" distR="0">
            <wp:extent cx="4991100" cy="2752725"/>
            <wp:effectExtent l="0" t="0" r="0" b="9525"/>
            <wp:docPr id="2" name="Chart 2">
              <a:extLst xmlns:a="http://schemas.openxmlformats.org/drawingml/2006/main">
                <a:ext uri="{FF2B5EF4-FFF2-40B4-BE49-F238E27FC236}">
                  <a16:creationId xmlns:a16="http://schemas.microsoft.com/office/drawing/2014/main" id="{2B75A7BD-C577-424C-8F8B-8572BD577B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B5263" w:rsidRDefault="009B5263" w:rsidP="009B5263">
      <w:pPr>
        <w:jc w:val="center"/>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7855A9">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Theoretical relationship between user HDT and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 risk and waiting time.</w:t>
      </w:r>
    </w:p>
    <w:p w:rsidR="0051080C" w:rsidRPr="00137476" w:rsidRDefault="0051080C" w:rsidP="0051080C">
      <w:pPr>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51080C" w:rsidRDefault="00C0409A"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32055D">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174CE4" w:rsidP="0032055D">
            <w:pPr>
              <w:rPr>
                <w:rFonts w:ascii="Times New Roman" w:hAnsi="Times New Roman" w:cs="Times New Roman"/>
                <w:i/>
                <w:sz w:val="24"/>
                <w:szCs w:val="24"/>
              </w:rPr>
            </w:pPr>
            <m:oMathPara>
              <m:oMath>
                <m:r>
                  <w:rPr>
                    <w:rFonts w:ascii="Cambria Math" w:hAnsi="Cambria Math" w:cs="Times New Roman"/>
                    <w:sz w:val="24"/>
                    <w:szCs w:val="24"/>
                  </w:rPr>
                  <m:t>W=</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Tr</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ub>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nary>
                  </m:e>
                </m:nary>
              </m:oMath>
            </m:oMathPara>
          </w:p>
        </w:tc>
        <w:tc>
          <w:tcPr>
            <w:tcW w:w="347" w:type="pct"/>
            <w:vAlign w:val="center"/>
            <w:hideMark/>
          </w:tcPr>
          <w:p w:rsidR="00174CE4" w:rsidRDefault="00174CE4" w:rsidP="0032055D">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r w:rsidR="00A64AFB">
              <w:rPr>
                <w:rFonts w:ascii="Times New Roman" w:eastAsia="Yu Mincho" w:hAnsi="Times New Roman" w:cs="Times New Roman"/>
                <w:sz w:val="24"/>
                <w:szCs w:val="24"/>
                <w:lang w:eastAsia="ja-JP"/>
              </w:rPr>
              <w:t>2</w:t>
            </w:r>
            <w:r>
              <w:rPr>
                <w:rFonts w:ascii="Times New Roman" w:eastAsia="Yu Mincho" w:hAnsi="Times New Roman" w:cs="Times New Roman"/>
                <w:sz w:val="24"/>
                <w:szCs w:val="24"/>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64AFB">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A64AFB"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δt</m:t>
                    </m:r>
                  </m:e>
                  <m:sub>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sub>
                </m:sSub>
              </m:oMath>
            </m:oMathPara>
          </w:p>
        </w:tc>
        <w:tc>
          <w:tcPr>
            <w:tcW w:w="347" w:type="pct"/>
            <w:vAlign w:val="center"/>
            <w:hideMark/>
          </w:tcPr>
          <w:p w:rsidR="00A64AFB" w:rsidRDefault="00A64AFB" w:rsidP="00A64AFB">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r>
              <w:rPr>
                <w:rFonts w:ascii="Times New Roman" w:eastAsia="Yu Mincho" w:hAnsi="Times New Roman" w:cs="Times New Roman"/>
                <w:sz w:val="24"/>
                <w:szCs w:val="24"/>
                <w:lang w:eastAsia="ja-JP"/>
              </w:rPr>
              <w:t>3</w:t>
            </w:r>
            <w:r>
              <w:rPr>
                <w:rFonts w:ascii="Times New Roman" w:eastAsia="Yu Mincho" w:hAnsi="Times New Roman" w:cs="Times New Roman"/>
                <w:sz w:val="24"/>
                <w:szCs w:val="24"/>
                <w:lang w:eastAsia="ja-JP"/>
              </w:rPr>
              <w:t>)</w:t>
            </w:r>
          </w:p>
        </w:tc>
      </w:tr>
      <w:tr w:rsidR="00A64AFB" w:rsidTr="00A64AFB">
        <w:tblPrEx>
          <w:jc w:val="left"/>
        </w:tblPrEx>
        <w:trPr>
          <w:trHeight w:val="580"/>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A64AFB" w:rsidP="00A64AFB">
            <w:pP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m:oMathPara>
          </w:p>
        </w:tc>
        <w:tc>
          <w:tcPr>
            <w:tcW w:w="347" w:type="pct"/>
            <w:vAlign w:val="center"/>
            <w:hideMark/>
          </w:tcPr>
          <w:p w:rsidR="00A64AFB" w:rsidRDefault="00A64AFB" w:rsidP="00A64AFB">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r>
              <w:rPr>
                <w:rFonts w:ascii="Times New Roman" w:eastAsia="Yu Mincho" w:hAnsi="Times New Roman" w:cs="Times New Roman"/>
                <w:sz w:val="24"/>
                <w:szCs w:val="24"/>
                <w:lang w:eastAsia="ja-JP"/>
              </w:rPr>
              <w:t>4</w:t>
            </w:r>
            <w:r>
              <w:rPr>
                <w:rFonts w:ascii="Times New Roman" w:eastAsia="Yu Mincho" w:hAnsi="Times New Roman" w:cs="Times New Roman"/>
                <w:sz w:val="24"/>
                <w:szCs w:val="24"/>
                <w:lang w:eastAsia="ja-JP"/>
              </w:rPr>
              <w:t>)</w:t>
            </w:r>
          </w:p>
        </w:tc>
      </w:tr>
      <w:tr w:rsidR="00A64AFB" w:rsidTr="00A64AFB">
        <w:tblPrEx>
          <w:jc w:val="left"/>
        </w:tblPrEx>
        <w:trPr>
          <w:trHeight w:val="580"/>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A64AFB"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m:rPr>
                    <m:sty m:val="p"/>
                  </m:rPr>
                  <w:rPr>
                    <w:rFonts w:ascii="Cambria Math" w:hAnsi="Cambria Math" w:cs="Times New Roman"/>
                    <w:sz w:val="24"/>
                    <w:szCs w:val="24"/>
                  </w:rPr>
                  <m:t>=</m:t>
                </m:r>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m:oMathPara>
          </w:p>
        </w:tc>
        <w:tc>
          <w:tcPr>
            <w:tcW w:w="347" w:type="pct"/>
            <w:vAlign w:val="center"/>
            <w:hideMark/>
          </w:tcPr>
          <w:p w:rsidR="00A64AFB" w:rsidRDefault="00A64AFB" w:rsidP="00A64AFB">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r>
              <w:rPr>
                <w:rFonts w:ascii="Times New Roman" w:eastAsia="Yu Mincho" w:hAnsi="Times New Roman" w:cs="Times New Roman"/>
                <w:sz w:val="24"/>
                <w:szCs w:val="24"/>
                <w:lang w:eastAsia="ja-JP"/>
              </w:rPr>
              <w:t>5</w:t>
            </w:r>
            <w:r>
              <w:rPr>
                <w:rFonts w:ascii="Times New Roman" w:eastAsia="Yu Mincho" w:hAnsi="Times New Roman" w:cs="Times New Roman"/>
                <w:sz w:val="24"/>
                <w:szCs w:val="24"/>
                <w:lang w:eastAsia="ja-JP"/>
              </w:rPr>
              <w:t>)</w:t>
            </w:r>
          </w:p>
        </w:tc>
      </w:tr>
      <w:tr w:rsidR="00A64AFB" w:rsidTr="00A64AFB">
        <w:tblPrEx>
          <w:jc w:val="left"/>
        </w:tblPrEx>
        <w:trPr>
          <w:trHeight w:val="580"/>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A64AFB"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64AFB" w:rsidRDefault="00A64AFB" w:rsidP="00A64AFB">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r>
              <w:rPr>
                <w:rFonts w:ascii="Times New Roman" w:eastAsia="Yu Mincho" w:hAnsi="Times New Roman" w:cs="Times New Roman"/>
                <w:sz w:val="24"/>
                <w:szCs w:val="24"/>
                <w:lang w:eastAsia="ja-JP"/>
              </w:rPr>
              <w:t>6</w:t>
            </w:r>
            <w:r>
              <w:rPr>
                <w:rFonts w:ascii="Times New Roman" w:eastAsia="Yu Mincho" w:hAnsi="Times New Roman" w:cs="Times New Roman"/>
                <w:sz w:val="24"/>
                <w:szCs w:val="24"/>
                <w:lang w:eastAsia="ja-JP"/>
              </w:rPr>
              <w:t>)</w:t>
            </w:r>
          </w:p>
        </w:tc>
      </w:tr>
    </w:tbl>
    <w:p w:rsidR="00A64AFB" w:rsidRDefault="00A64AFB" w:rsidP="0051080C">
      <w:pPr>
        <w:rPr>
          <w:rFonts w:ascii="Times New Roman" w:hAnsi="Times New Roman" w:cs="Times New Roman"/>
          <w:sz w:val="24"/>
        </w:rPr>
      </w:pPr>
    </w:p>
    <w:p w:rsidR="0051080C" w:rsidRDefault="0051080C" w:rsidP="0051080C">
      <w:pPr>
        <w:rPr>
          <w:rFonts w:ascii="Times New Roman" w:hAnsi="Times New Roman" w:cs="Times New Roman"/>
          <w:sz w:val="24"/>
        </w:rPr>
      </w:pPr>
      <w:r w:rsidRPr="00147EF6">
        <w:rPr>
          <w:rFonts w:ascii="Times New Roman" w:hAnsi="Times New Roman" w:cs="Times New Roman"/>
          <w:sz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795857">
        <w:rPr>
          <w:rFonts w:ascii="Times New Roman" w:hAnsi="Times New Roman" w:cs="Times New Roman"/>
          <w:sz w:val="24"/>
          <w:szCs w:val="24"/>
        </w:rPr>
        <w:t>,</w:t>
      </w:r>
      <w:r w:rsidR="008D2705">
        <w:rPr>
          <w:rFonts w:ascii="Times New Roman" w:hAnsi="Times New Roman" w:cs="Times New Roman"/>
          <w:sz w:val="24"/>
          <w:szCs w:val="24"/>
        </w:rPr>
        <w:t xml:space="preserve"> t is the user’s expected arrival time with radical relaxation</w:t>
      </w:r>
      <w:r w:rsidR="00795857">
        <w:rPr>
          <w:rFonts w:ascii="Times New Roman" w:hAnsi="Times New Roman" w:cs="Times New Roman"/>
          <w:sz w:val="24"/>
          <w:szCs w:val="24"/>
        </w:rPr>
        <w:t xml:space="preserve">, </w:t>
      </w:r>
      <w:r w:rsidR="00993A54">
        <w:rPr>
          <w:rFonts w:ascii="Times New Roman" w:hAnsi="Times New Roman" w:cs="Times New Roman"/>
          <w:sz w:val="24"/>
          <w:szCs w:val="24"/>
        </w:rPr>
        <w:t>Tr</w:t>
      </w:r>
      <w:r w:rsidR="00795857">
        <w:rPr>
          <w:rFonts w:ascii="Times New Roman" w:hAnsi="Times New Roman" w:cs="Times New Roman"/>
          <w:sz w:val="24"/>
          <w:szCs w:val="24"/>
        </w:rPr>
        <w:t xml:space="preserve"> is the collection of all </w:t>
      </w:r>
      <w:r w:rsidR="00B40A57">
        <w:rPr>
          <w:rFonts w:ascii="Times New Roman" w:hAnsi="Times New Roman" w:cs="Times New Roman"/>
          <w:sz w:val="24"/>
          <w:szCs w:val="24"/>
        </w:rPr>
        <w:t>trip</w:t>
      </w:r>
      <w:r w:rsidR="000D2608">
        <w:rPr>
          <w:rFonts w:ascii="Times New Roman" w:hAnsi="Times New Roman" w:cs="Times New Roman"/>
          <w:sz w:val="24"/>
          <w:szCs w:val="24"/>
        </w:rPr>
        <w:t>s</w:t>
      </w:r>
      <w:r w:rsidR="00547107">
        <w:rPr>
          <w:rFonts w:ascii="Times New Roman" w:hAnsi="Times New Roman" w:cs="Times New Roman"/>
          <w:sz w:val="24"/>
          <w:szCs w:val="24"/>
        </w:rPr>
        <w:t xml:space="preserve"> and </w:t>
      </w:r>
      <w:proofErr w:type="spellStart"/>
      <w:r w:rsidR="00547107">
        <w:rPr>
          <w:rFonts w:ascii="Times New Roman" w:hAnsi="Times New Roman" w:cs="Times New Roman"/>
          <w:sz w:val="24"/>
          <w:szCs w:val="24"/>
        </w:rPr>
        <w:t>i</w:t>
      </w:r>
      <w:proofErr w:type="spellEnd"/>
      <w:r w:rsidR="00547107">
        <w:rPr>
          <w:rFonts w:ascii="Times New Roman" w:hAnsi="Times New Roman" w:cs="Times New Roman"/>
          <w:sz w:val="24"/>
          <w:szCs w:val="24"/>
        </w:rPr>
        <w:t xml:space="preserve"> is a trip in this collection</w:t>
      </w:r>
      <w:r w:rsidR="00B7107F">
        <w:rPr>
          <w:rFonts w:ascii="Times New Roman" w:hAnsi="Times New Roman" w:cs="Times New Roman"/>
          <w:sz w:val="24"/>
          <w:szCs w:val="24"/>
        </w:rPr>
        <w:t xml:space="preserve">, </w:t>
      </w:r>
      <m:oMath>
        <m:r>
          <w:rPr>
            <w:rFonts w:ascii="Cambria Math" w:hAnsi="Cambria Math" w:cs="Times New Roman"/>
            <w:sz w:val="24"/>
            <w:szCs w:val="24"/>
          </w:rPr>
          <m:t>j</m:t>
        </m:r>
      </m:oMath>
      <w:r w:rsidR="00535A14">
        <w:rPr>
          <w:rFonts w:ascii="Times New Roman" w:hAnsi="Times New Roman" w:cs="Times New Roman"/>
          <w:sz w:val="24"/>
          <w:szCs w:val="24"/>
        </w:rPr>
        <w:t xml:space="preserve"> is </w:t>
      </w:r>
      <w:r w:rsidR="00992CA2">
        <w:rPr>
          <w:rFonts w:ascii="Times New Roman" w:hAnsi="Times New Roman" w:cs="Times New Roman"/>
          <w:sz w:val="24"/>
          <w:szCs w:val="24"/>
        </w:rPr>
        <w:t xml:space="preserve">the user’s </w:t>
      </w:r>
      <w:r w:rsidR="00535A14">
        <w:rPr>
          <w:rFonts w:ascii="Times New Roman" w:hAnsi="Times New Roman" w:cs="Times New Roman"/>
          <w:sz w:val="24"/>
          <w:szCs w:val="24"/>
        </w:rPr>
        <w:t xml:space="preserve">walking time </w:t>
      </w:r>
      <w:r w:rsidR="005027C5">
        <w:rPr>
          <w:rFonts w:ascii="Times New Roman" w:hAnsi="Times New Roman" w:cs="Times New Roman" w:hint="eastAsia"/>
          <w:sz w:val="24"/>
          <w:szCs w:val="24"/>
        </w:rPr>
        <w:t>within</w:t>
      </w:r>
      <w:r w:rsidR="005027C5">
        <w:rPr>
          <w:rFonts w:ascii="Times New Roman" w:hAnsi="Times New Roman" w:cs="Times New Roman"/>
          <w:sz w:val="24"/>
          <w:szCs w:val="24"/>
        </w:rPr>
        <w:t xml:space="preserve"> </w:t>
      </w:r>
      <w:r w:rsidR="005012C7">
        <w:rPr>
          <w:rFonts w:ascii="Times New Roman" w:hAnsi="Times New Roman" w:cs="Times New Roman"/>
          <w:sz w:val="24"/>
          <w:szCs w:val="24"/>
        </w:rPr>
        <w:t>a</w:t>
      </w:r>
      <w:r w:rsidR="005027C5">
        <w:rPr>
          <w:rFonts w:ascii="Times New Roman" w:hAnsi="Times New Roman" w:cs="Times New Roman"/>
          <w:sz w:val="24"/>
          <w:szCs w:val="24"/>
        </w:rPr>
        <w:t xml:space="preserve"> designated range</w:t>
      </w:r>
      <w:r w:rsidR="00535A14">
        <w:rPr>
          <w:rFonts w:ascii="Times New Roman" w:hAnsi="Times New Roman" w:cs="Times New Roman"/>
          <w:sz w:val="24"/>
          <w:szCs w:val="24"/>
        </w:rPr>
        <w:t>.</w:t>
      </w:r>
    </w:p>
    <w:p w:rsidR="0051080C" w:rsidRDefault="00F861EB" w:rsidP="00E970D2">
      <w:pPr>
        <w:ind w:firstLine="720"/>
        <w:rPr>
          <w:rFonts w:ascii="Times New Roman" w:hAnsi="Times New Roman" w:cs="Times New Roman"/>
          <w:sz w:val="24"/>
          <w:szCs w:val="24"/>
        </w:rPr>
      </w:pPr>
      <w:r>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8D2705">
        <w:rPr>
          <w:rFonts w:ascii="Times New Roman" w:hAnsi="Times New Roman" w:cs="Times New Roman"/>
          <w:sz w:val="24"/>
          <w:szCs w:val="24"/>
        </w:rPr>
        <w:t xml:space="preserve"> </w:t>
      </w:r>
      <w:r>
        <w:rPr>
          <w:rFonts w:ascii="Times New Roman" w:hAnsi="Times New Roman" w:cs="Times New Roman"/>
          <w:sz w:val="24"/>
          <w:szCs w:val="24"/>
        </w:rPr>
        <w:t xml:space="preserve">depends on IB, therefore, there are </w:t>
      </w:r>
      <w:r w:rsidR="00AB4885">
        <w:rPr>
          <w:rFonts w:ascii="Times New Roman" w:hAnsi="Times New Roman" w:cs="Times New Roman"/>
          <w:sz w:val="24"/>
          <w:szCs w:val="24"/>
        </w:rPr>
        <w:t xml:space="preserve">different restrictions that can be applied to relax the conditions. First, we can </w:t>
      </w:r>
      <w:r w:rsidR="00894F0A">
        <w:rPr>
          <w:rFonts w:ascii="Times New Roman" w:hAnsi="Times New Roman" w:cs="Times New Roman"/>
          <w:sz w:val="24"/>
          <w:szCs w:val="24"/>
        </w:rPr>
        <w:t>minimize</w:t>
      </w:r>
      <w:r w:rsidR="004205B0">
        <w:rPr>
          <w:rFonts w:ascii="Times New Roman" w:hAnsi="Times New Roman" w:cs="Times New Roman"/>
          <w:sz w:val="24"/>
          <w:szCs w:val="24"/>
        </w:rPr>
        <w:t xml:space="preserve"> </w:t>
      </w:r>
      <m:oMath>
        <m:r>
          <w:rPr>
            <w:rFonts w:ascii="Cambria Math" w:hAnsi="Cambria Math" w:cs="Times New Roman"/>
            <w:sz w:val="24"/>
            <w:szCs w:val="24"/>
          </w:rPr>
          <m:t>W</m:t>
        </m:r>
      </m:oMath>
      <w:r w:rsidR="00894F0A">
        <w:rPr>
          <w:rFonts w:ascii="Times New Roman" w:hAnsi="Times New Roman" w:cs="Times New Roman"/>
          <w:sz w:val="24"/>
          <w:szCs w:val="24"/>
        </w:rPr>
        <w:t xml:space="preserve"> </w:t>
      </w:r>
      <w:r w:rsidR="004205B0">
        <w:rPr>
          <w:rFonts w:ascii="Times New Roman" w:hAnsi="Times New Roman" w:cs="Times New Roman"/>
          <w:sz w:val="24"/>
          <w:szCs w:val="24"/>
        </w:rPr>
        <w:t>over</w:t>
      </w:r>
      <w:r w:rsidR="00AB4885">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w:r w:rsidR="00AB4885">
        <w:rPr>
          <w:rFonts w:ascii="Times New Roman" w:hAnsi="Times New Roman" w:cs="Times New Roman"/>
          <w:sz w:val="24"/>
          <w:szCs w:val="24"/>
        </w:rPr>
        <w:t xml:space="preserve"> for each</w:t>
      </w:r>
      <w:r w:rsidR="004205B0">
        <w:rPr>
          <w:rFonts w:ascii="Times New Roman" w:hAnsi="Times New Roman" w:cs="Times New Roman"/>
          <w:sz w:val="24"/>
          <w:szCs w:val="24"/>
        </w:rPr>
        <w:t xml:space="preserve"> implemented trip,</w:t>
      </w:r>
      <w:r w:rsidR="00D14C85">
        <w:rPr>
          <w:rFonts w:ascii="Times New Roman" w:hAnsi="Times New Roman" w:cs="Times New Roman"/>
          <w:sz w:val="24"/>
          <w:szCs w:val="24"/>
        </w:rPr>
        <w:t xml:space="preserve"> which will have a different IB for each day</w:t>
      </w:r>
      <w:r w:rsidR="00F93384">
        <w:rPr>
          <w:rFonts w:ascii="Times New Roman" w:hAnsi="Times New Roman" w:cs="Times New Roman"/>
          <w:sz w:val="24"/>
          <w:szCs w:val="24"/>
        </w:rPr>
        <w:t xml:space="preserve"> and each trip</w:t>
      </w:r>
      <w:r w:rsidR="00AB4885">
        <w:rPr>
          <w:rFonts w:ascii="Times New Roman" w:hAnsi="Times New Roman" w:cs="Times New Roman"/>
          <w:sz w:val="24"/>
          <w:szCs w:val="24"/>
        </w:rPr>
        <w:t xml:space="preserve">. </w:t>
      </w:r>
      <w:r w:rsidR="004205B0">
        <w:rPr>
          <w:rFonts w:ascii="Times New Roman" w:hAnsi="Times New Roman" w:cs="Times New Roman"/>
          <w:sz w:val="24"/>
          <w:szCs w:val="24"/>
        </w:rPr>
        <w:t xml:space="preserve">However, this </w:t>
      </w:r>
      <w:r w:rsidR="004205B0">
        <w:rPr>
          <w:rFonts w:ascii="Times New Roman" w:hAnsi="Times New Roman" w:cs="Times New Roman"/>
          <w:sz w:val="24"/>
          <w:szCs w:val="24"/>
        </w:rPr>
        <w:lastRenderedPageBreak/>
        <w:t>could be an overkill because implemented trip</w:t>
      </w:r>
      <w:r w:rsidR="00EC08C1">
        <w:rPr>
          <w:rFonts w:ascii="Times New Roman" w:hAnsi="Times New Roman" w:cs="Times New Roman"/>
          <w:sz w:val="24"/>
          <w:szCs w:val="24"/>
        </w:rPr>
        <w:t xml:space="preserve"> is too specific.</w:t>
      </w:r>
      <w:r w:rsidR="00C65B55">
        <w:rPr>
          <w:rFonts w:ascii="Times New Roman" w:hAnsi="Times New Roman" w:cs="Times New Roman"/>
          <w:sz w:val="24"/>
          <w:szCs w:val="24"/>
        </w:rPr>
        <w:t xml:space="preserve"> </w:t>
      </w:r>
      <w:r w:rsidR="00D14C85">
        <w:rPr>
          <w:rFonts w:ascii="Times New Roman" w:hAnsi="Times New Roman" w:cs="Times New Roman"/>
          <w:sz w:val="24"/>
          <w:szCs w:val="24"/>
        </w:rPr>
        <w:t xml:space="preserve">Second, we can minimize </w:t>
      </w:r>
      <m:oMath>
        <m:r>
          <w:rPr>
            <w:rFonts w:ascii="Cambria Math" w:hAnsi="Cambria Math" w:cs="Times New Roman"/>
            <w:sz w:val="24"/>
            <w:szCs w:val="24"/>
          </w:rPr>
          <m:t>W</m:t>
        </m:r>
      </m:oMath>
      <w:r w:rsidR="00D14C85">
        <w:rPr>
          <w:rFonts w:ascii="Times New Roman" w:hAnsi="Times New Roman" w:cs="Times New Roman"/>
          <w:sz w:val="24"/>
          <w:szCs w:val="24"/>
        </w:rPr>
        <w:t xml:space="preserve"> over </w:t>
      </w:r>
      <w:r w:rsidR="00754FC0">
        <w:rPr>
          <w:rFonts w:ascii="Times New Roman" w:hAnsi="Times New Roman" w:cs="Times New Roman"/>
          <w:sz w:val="24"/>
          <w:szCs w:val="24"/>
        </w:rPr>
        <w:t xml:space="preserve">a same </w:t>
      </w:r>
      <m:oMath>
        <m:r>
          <w:rPr>
            <w:rFonts w:ascii="Cambria Math" w:hAnsi="Cambria Math" w:cs="Times New Roman"/>
            <w:sz w:val="24"/>
            <w:szCs w:val="24"/>
          </w:rPr>
          <m:t>IB</m:t>
        </m:r>
      </m:oMath>
      <w:r w:rsidR="00D14C85">
        <w:rPr>
          <w:rFonts w:ascii="Times New Roman" w:hAnsi="Times New Roman" w:cs="Times New Roman"/>
          <w:sz w:val="24"/>
          <w:szCs w:val="24"/>
        </w:rPr>
        <w:t xml:space="preserve"> for</w:t>
      </w:r>
      <w:r w:rsidR="00754FC0">
        <w:rPr>
          <w:rFonts w:ascii="Times New Roman" w:hAnsi="Times New Roman" w:cs="Times New Roman"/>
          <w:sz w:val="24"/>
          <w:szCs w:val="24"/>
        </w:rPr>
        <w:t xml:space="preserve"> all trips</w:t>
      </w:r>
      <w:r w:rsidR="00A83ED9">
        <w:rPr>
          <w:rFonts w:ascii="Times New Roman" w:hAnsi="Times New Roman" w:cs="Times New Roman"/>
          <w:sz w:val="24"/>
          <w:szCs w:val="24"/>
        </w:rPr>
        <w:t xml:space="preserve"> and </w:t>
      </w:r>
      <w:r w:rsidR="00EE1C71">
        <w:rPr>
          <w:rFonts w:ascii="Times New Roman" w:hAnsi="Times New Roman" w:cs="Times New Roman"/>
          <w:sz w:val="24"/>
          <w:szCs w:val="24"/>
        </w:rPr>
        <w:t>days</w:t>
      </w:r>
      <w:r w:rsidR="00754FC0">
        <w:rPr>
          <w:rFonts w:ascii="Times New Roman" w:hAnsi="Times New Roman" w:cs="Times New Roman"/>
          <w:sz w:val="24"/>
          <w:szCs w:val="24"/>
        </w:rPr>
        <w:t xml:space="preserve">. </w:t>
      </w:r>
      <w:r w:rsidR="00095291">
        <w:rPr>
          <w:rFonts w:ascii="Times New Roman" w:hAnsi="Times New Roman" w:cs="Times New Roman"/>
          <w:sz w:val="24"/>
          <w:szCs w:val="24"/>
        </w:rPr>
        <w:t>It</w:t>
      </w:r>
      <w:r w:rsidR="00754FC0">
        <w:rPr>
          <w:rFonts w:ascii="Times New Roman" w:hAnsi="Times New Roman" w:cs="Times New Roman"/>
          <w:sz w:val="24"/>
          <w:szCs w:val="24"/>
        </w:rPr>
        <w:t xml:space="preserve"> is easy to be calculated and applied by users since it has only one parameter. However, this optimization result does not consider </w:t>
      </w:r>
      <w:r w:rsidR="001B11AF">
        <w:rPr>
          <w:rFonts w:ascii="Times New Roman" w:hAnsi="Times New Roman" w:cs="Times New Roman"/>
          <w:sz w:val="24"/>
          <w:szCs w:val="24"/>
        </w:rPr>
        <w:t xml:space="preserve">variations between different stops and routes. </w:t>
      </w:r>
      <w:r w:rsidR="00E95962">
        <w:rPr>
          <w:rFonts w:ascii="Times New Roman" w:hAnsi="Times New Roman" w:cs="Times New Roman"/>
          <w:sz w:val="24"/>
          <w:szCs w:val="24"/>
        </w:rPr>
        <w:t xml:space="preserve">Third, we can minimize </w:t>
      </w:r>
      <m:oMath>
        <m:r>
          <w:rPr>
            <w:rFonts w:ascii="Cambria Math" w:hAnsi="Cambria Math" w:cs="Times New Roman"/>
            <w:sz w:val="24"/>
            <w:szCs w:val="24"/>
          </w:rPr>
          <m:t>W</m:t>
        </m:r>
      </m:oMath>
      <w:r w:rsidR="00E95962">
        <w:rPr>
          <w:rFonts w:ascii="Times New Roman" w:hAnsi="Times New Roman" w:cs="Times New Roman"/>
          <w:sz w:val="24"/>
          <w:szCs w:val="24"/>
        </w:rPr>
        <w:t xml:space="preserve"> 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w:r w:rsidR="00E95962">
        <w:rPr>
          <w:rFonts w:ascii="Times New Roman" w:hAnsi="Times New Roman" w:cs="Times New Roman"/>
          <w:sz w:val="24"/>
          <w:szCs w:val="24"/>
        </w:rPr>
        <w:t xml:space="preserve"> for </w:t>
      </w:r>
      <w:r w:rsidR="00702923">
        <w:rPr>
          <w:rFonts w:ascii="Times New Roman" w:hAnsi="Times New Roman" w:cs="Times New Roman"/>
          <w:sz w:val="24"/>
          <w:szCs w:val="24"/>
        </w:rPr>
        <w:t>each tri</w:t>
      </w:r>
      <w:r w:rsidR="00C83A92">
        <w:rPr>
          <w:rFonts w:ascii="Times New Roman" w:hAnsi="Times New Roman" w:cs="Times New Roman"/>
          <w:sz w:val="24"/>
          <w:szCs w:val="24"/>
        </w:rPr>
        <w:t>p’s average. This is a reasonable aggregate level, guaranteeing flexibility and variation.</w:t>
      </w:r>
      <w:r w:rsidR="00CF2177">
        <w:rPr>
          <w:rFonts w:ascii="Times New Roman" w:hAnsi="Times New Roman" w:cs="Times New Roman"/>
          <w:sz w:val="24"/>
          <w:szCs w:val="24"/>
        </w:rPr>
        <w:t xml:space="preserve"> </w:t>
      </w:r>
      <w:r w:rsidR="0073108B">
        <w:rPr>
          <w:rFonts w:ascii="Times New Roman" w:hAnsi="Times New Roman" w:cs="Times New Roman"/>
          <w:sz w:val="24"/>
          <w:szCs w:val="24"/>
        </w:rPr>
        <w:t>In practical</w:t>
      </w:r>
      <w:r w:rsidR="0051080C">
        <w:rPr>
          <w:rFonts w:ascii="Times New Roman" w:hAnsi="Times New Roman" w:cs="Times New Roman"/>
          <w:sz w:val="24"/>
          <w:szCs w:val="24"/>
        </w:rPr>
        <w:t>, we will calculate the AWT for every stop for different IB, such as 10s, 20s, 30s, 1 minute. After plotting the AWT – HDT graph, we will find the optimal one.</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F81FBD">
              <w:rPr>
                <w:rFonts w:ascii="Times New Roman" w:eastAsia="Yu Mincho" w:hAnsi="Times New Roman" w:cs="Times New Roman"/>
                <w:sz w:val="24"/>
                <w:szCs w:val="24"/>
                <w:lang w:eastAsia="ja-JP"/>
              </w:rPr>
              <w:t>17</w:t>
            </w:r>
            <w:bookmarkStart w:id="0" w:name="_GoBack"/>
            <w:bookmarkEnd w:id="0"/>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collected GTFS real-time trip update data and corresponding GTFS static schedule data of the COTA (Central Ohio Transit Agency)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1E77C1" w:rsidRDefault="0073243D" w:rsidP="001E77C1">
      <w:pPr>
        <w:spacing w:line="256" w:lineRule="auto"/>
        <w:rPr>
          <w:rFonts w:ascii="Times New Roman" w:hAnsi="Times New Roman" w:cs="Times New Roman" w:hint="eastAsia"/>
          <w:sz w:val="24"/>
          <w:szCs w:val="24"/>
        </w:rPr>
      </w:pPr>
      <w:r>
        <w:rPr>
          <w:rFonts w:ascii="Times New Roman" w:hAnsi="Times New Roman" w:cs="Times New Roman"/>
          <w:sz w:val="24"/>
          <w:szCs w:val="24"/>
        </w:rPr>
        <w:t>We first calculate the waiting time difference</w:t>
      </w:r>
      <w:r w:rsidR="00CF3A2C">
        <w:rPr>
          <w:rFonts w:ascii="Times New Roman" w:hAnsi="Times New Roman" w:cs="Times New Roman"/>
          <w:sz w:val="24"/>
          <w:szCs w:val="24"/>
        </w:rPr>
        <w:t xml:space="preserve"> for walking time from 0 to 10 minutes</w:t>
      </w:r>
      <w:r>
        <w:rPr>
          <w:rFonts w:ascii="Times New Roman" w:hAnsi="Times New Roman" w:cs="Times New Roman"/>
          <w:sz w:val="24"/>
          <w:szCs w:val="24"/>
        </w:rPr>
        <w:t xml:space="preserve"> between PR (IB = 2 minutes) and NR users</w:t>
      </w:r>
      <w:r w:rsidR="005258E3">
        <w:rPr>
          <w:rFonts w:ascii="Times New Roman" w:hAnsi="Times New Roman" w:cs="Times New Roman"/>
          <w:sz w:val="24"/>
          <w:szCs w:val="24"/>
        </w:rPr>
        <w:t>, which represents RTA and non-RTA users.</w:t>
      </w:r>
      <w:r w:rsidR="00CF3A2C">
        <w:rPr>
          <w:rFonts w:ascii="Times New Roman" w:hAnsi="Times New Roman" w:cs="Times New Roman"/>
          <w:sz w:val="24"/>
          <w:szCs w:val="24"/>
        </w:rPr>
        <w:t xml:space="preserve"> </w:t>
      </w:r>
      <w:r w:rsidR="001E77C1">
        <w:rPr>
          <w:rFonts w:ascii="Times New Roman" w:hAnsi="Times New Roman" w:cs="Times New Roman"/>
          <w:sz w:val="24"/>
          <w:szCs w:val="24"/>
        </w:rPr>
        <w:t>F</w:t>
      </w:r>
      <w:r w:rsidR="001E77C1">
        <w:rPr>
          <w:rFonts w:ascii="Times New Roman" w:hAnsi="Times New Roman" w:cs="Times New Roman" w:hint="eastAsia"/>
          <w:sz w:val="24"/>
          <w:szCs w:val="24"/>
        </w:rPr>
        <w:t>igure</w:t>
      </w:r>
      <w:r w:rsidR="001E77C1">
        <w:rPr>
          <w:rFonts w:ascii="Times New Roman" w:hAnsi="Times New Roman" w:cs="Times New Roman"/>
          <w:sz w:val="24"/>
          <w:szCs w:val="24"/>
        </w:rPr>
        <w:t xml:space="preserve"> 4 shows the average waiting time difference between RTA and non-RTA users on COTA bus route No. 2 in two directions.</w:t>
      </w:r>
      <w:r w:rsidR="00890DDF">
        <w:rPr>
          <w:rFonts w:ascii="Times New Roman" w:hAnsi="Times New Roman" w:cs="Times New Roman"/>
          <w:sz w:val="24"/>
          <w:szCs w:val="24"/>
        </w:rPr>
        <w:t xml:space="preserve"> Red means RTA users’ waiting time is longer than non-RTA users; blue means </w:t>
      </w:r>
      <w:r w:rsidR="00890DDF">
        <w:rPr>
          <w:rFonts w:ascii="Times New Roman" w:hAnsi="Times New Roman" w:cs="Times New Roman"/>
          <w:sz w:val="24"/>
          <w:szCs w:val="24"/>
        </w:rPr>
        <w:lastRenderedPageBreak/>
        <w:t>RTA user</w:t>
      </w:r>
      <w:r w:rsidR="007A41E8">
        <w:rPr>
          <w:rFonts w:ascii="Times New Roman" w:hAnsi="Times New Roman" w:cs="Times New Roman"/>
          <w:sz w:val="24"/>
          <w:szCs w:val="24"/>
        </w:rPr>
        <w:t>s’ waiting time is shorter than non-RTA users. We can analyze the graph from three angles.</w:t>
      </w:r>
    </w:p>
    <w:p w:rsidR="00313836" w:rsidRDefault="00313836" w:rsidP="00F34180">
      <w:pPr>
        <w:spacing w:line="256" w:lineRule="auto"/>
        <w:rPr>
          <w:rFonts w:ascii="Times New Roman" w:hAnsi="Times New Roman" w:cs="Times New Roman"/>
          <w:sz w:val="24"/>
          <w:szCs w:val="24"/>
        </w:rPr>
      </w:pPr>
    </w:p>
    <w:p w:rsidR="00F34180" w:rsidRPr="00EE1CB8" w:rsidRDefault="00313836" w:rsidP="00F34180">
      <w:pPr>
        <w:spacing w:line="256" w:lineRule="auto"/>
        <w:rPr>
          <w:rFonts w:ascii="Times New Roman" w:hAnsi="Times New Roman" w:cs="Times New Roman" w:hint="eastAsia"/>
          <w:sz w:val="24"/>
          <w:szCs w:val="24"/>
        </w:rPr>
      </w:pPr>
      <w:r>
        <w:rPr>
          <w:rFonts w:ascii="Times New Roman" w:hAnsi="Times New Roman" w:cs="Times New Roman"/>
          <w:noProof/>
          <w:sz w:val="24"/>
          <w:szCs w:val="24"/>
        </w:rPr>
        <w:drawing>
          <wp:inline distT="0" distB="0" distL="0" distR="0">
            <wp:extent cx="5925185" cy="5222875"/>
            <wp:effectExtent l="0" t="0" r="0" b="0"/>
            <wp:docPr id="3" name="Picture 3" descr="H:\ChromeDownload\image (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image (1)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25185" cy="5222875"/>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sz w:val="24"/>
          <w:szCs w:val="24"/>
        </w:rPr>
      </w:pPr>
      <w:r w:rsidRPr="00CF3A2C">
        <w:rPr>
          <w:rFonts w:ascii="Times New Roman" w:hAnsi="Times New Roman" w:cs="Times New Roman"/>
          <w:sz w:val="24"/>
          <w:szCs w:val="24"/>
        </w:rPr>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007855A9">
        <w:rPr>
          <w:rFonts w:ascii="Times New Roman" w:hAnsi="Times New Roman" w:cs="Times New Roman"/>
          <w:noProof/>
          <w:sz w:val="24"/>
          <w:szCs w:val="24"/>
        </w:rPr>
        <w:t>4</w:t>
      </w:r>
      <w:r w:rsidRPr="00CF3A2C">
        <w:rPr>
          <w:rFonts w:ascii="Times New Roman" w:hAnsi="Times New Roman" w:cs="Times New Roman"/>
          <w:sz w:val="24"/>
          <w:szCs w:val="24"/>
        </w:rPr>
        <w:fldChar w:fldCharType="end"/>
      </w:r>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waiting time difference between RTA (PR IB=2min) and non-RTA users (NR)</w:t>
      </w:r>
      <w:r w:rsidR="007D45E1">
        <w:rPr>
          <w:rFonts w:ascii="Times New Roman" w:hAnsi="Times New Roman" w:cs="Times New Roman"/>
          <w:sz w:val="24"/>
          <w:szCs w:val="24"/>
        </w:rPr>
        <w:t xml:space="preserve"> on COTA bus route No.</w:t>
      </w:r>
      <w:r w:rsidR="00B27F4F">
        <w:rPr>
          <w:rFonts w:ascii="Times New Roman" w:hAnsi="Times New Roman" w:cs="Times New Roman"/>
          <w:sz w:val="24"/>
          <w:szCs w:val="24"/>
        </w:rPr>
        <w:t xml:space="preserve"> </w:t>
      </w:r>
      <w:r w:rsidR="001E77C1">
        <w:rPr>
          <w:rFonts w:ascii="Times New Roman" w:hAnsi="Times New Roman" w:cs="Times New Roman"/>
          <w:sz w:val="24"/>
          <w:szCs w:val="24"/>
        </w:rPr>
        <w:t>2</w:t>
      </w:r>
      <w:r w:rsidR="00F37B23">
        <w:rPr>
          <w:rFonts w:ascii="Times New Roman" w:hAnsi="Times New Roman" w:cs="Times New Roman"/>
          <w:sz w:val="24"/>
          <w:szCs w:val="24"/>
        </w:rPr>
        <w:t xml:space="preserve"> in two directions</w:t>
      </w:r>
      <w:r w:rsidR="00DE21C9">
        <w:rPr>
          <w:rFonts w:ascii="Times New Roman" w:hAnsi="Times New Roman" w:cs="Times New Roman"/>
          <w:sz w:val="24"/>
          <w:szCs w:val="24"/>
        </w:rPr>
        <w:t xml:space="preserve"> (left: south-north; right: north-south)</w:t>
      </w:r>
      <w:r w:rsidRPr="00CF3A2C">
        <w:rPr>
          <w:rFonts w:ascii="Times New Roman" w:hAnsi="Times New Roman" w:cs="Times New Roman"/>
          <w:sz w:val="24"/>
          <w:szCs w:val="24"/>
        </w:rPr>
        <w:t>.</w:t>
      </w:r>
    </w:p>
    <w:p w:rsidR="00A91754" w:rsidRDefault="00A91754"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B062E">
        <w:rPr>
          <w:rFonts w:ascii="Times New Roman" w:hAnsi="Times New Roman" w:cs="Times New Roman"/>
          <w:sz w:val="24"/>
          <w:szCs w:val="24"/>
        </w:rPr>
        <w:t xml:space="preserve">Horizonal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Pr>
          <w:rFonts w:ascii="Times New Roman" w:hAnsi="Times New Roman" w:cs="Times New Roman"/>
          <w:sz w:val="24"/>
          <w:szCs w:val="24"/>
        </w:rPr>
        <w:t>]</w:t>
      </w:r>
    </w:p>
    <w:p w:rsidR="003B062E"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For every </w:t>
      </w:r>
      <w:r>
        <w:rPr>
          <w:rFonts w:ascii="Times New Roman" w:hAnsi="Times New Roman" w:cs="Times New Roman" w:hint="eastAsia"/>
          <w:sz w:val="24"/>
          <w:szCs w:val="24"/>
        </w:rPr>
        <w:t>concentric</w:t>
      </w:r>
      <w:r>
        <w:rPr>
          <w:rFonts w:ascii="Times New Roman" w:hAnsi="Times New Roman" w:cs="Times New Roman"/>
          <w:sz w:val="24"/>
          <w:szCs w:val="24"/>
        </w:rPr>
        <w:t xml:space="preserve"> </w:t>
      </w:r>
      <w:proofErr w:type="gramStart"/>
      <w:r>
        <w:rPr>
          <w:rFonts w:ascii="Times New Roman" w:hAnsi="Times New Roman" w:cs="Times New Roman"/>
          <w:sz w:val="24"/>
          <w:szCs w:val="24"/>
        </w:rPr>
        <w:t>circles</w:t>
      </w:r>
      <w:proofErr w:type="gramEnd"/>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difference is increasing. This supports the claim that the longer distance the user lives from the stop, the more </w:t>
      </w:r>
      <w:r w:rsidR="00B826BC">
        <w:rPr>
          <w:rFonts w:ascii="Times New Roman" w:hAnsi="Times New Roman" w:cs="Times New Roman"/>
          <w:sz w:val="24"/>
          <w:szCs w:val="24"/>
        </w:rPr>
        <w:t>un</w:t>
      </w:r>
      <w:r w:rsidR="00A21C2A">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sidR="00A21C2A">
        <w:rPr>
          <w:rFonts w:ascii="Times New Roman" w:hAnsi="Times New Roman" w:cs="Times New Roman"/>
          <w:sz w:val="24"/>
          <w:szCs w:val="24"/>
        </w:rPr>
        <w:t>walk</w:t>
      </w:r>
      <w:r w:rsidR="00163EA2">
        <w:rPr>
          <w:rFonts w:ascii="Times New Roman" w:hAnsi="Times New Roman" w:cs="Times New Roman"/>
          <w:sz w:val="24"/>
          <w:szCs w:val="24"/>
        </w:rPr>
        <w:t>ing time</w:t>
      </w:r>
      <w:r w:rsidR="00A21C2A">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F30D43" w:rsidRDefault="00F30D43" w:rsidP="00F30D43">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 xml:space="preserve">[Diagonal </w:t>
      </w:r>
      <w:r w:rsidR="009E0B63">
        <w:rPr>
          <w:rFonts w:ascii="Times New Roman" w:hAnsi="Times New Roman" w:cs="Times New Roman"/>
          <w:sz w:val="24"/>
          <w:szCs w:val="24"/>
        </w:rPr>
        <w:t>– Contour line</w:t>
      </w:r>
      <w:r w:rsidR="00E255E9">
        <w:rPr>
          <w:rFonts w:ascii="Times New Roman" w:hAnsi="Times New Roman" w:cs="Times New Roman"/>
          <w:sz w:val="24"/>
          <w:szCs w:val="24"/>
        </w:rPr>
        <w:t>s</w:t>
      </w:r>
      <w:r>
        <w:rPr>
          <w:rFonts w:ascii="Times New Roman" w:hAnsi="Times New Roman" w:cs="Times New Roman"/>
          <w:sz w:val="24"/>
          <w:szCs w:val="24"/>
        </w:rPr>
        <w:t>]</w:t>
      </w:r>
    </w:p>
    <w:p w:rsidR="006E2354" w:rsidRDefault="006E2354" w:rsidP="00F30D43">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w:t>
      </w:r>
      <w:r w:rsidR="00DF1758">
        <w:rPr>
          <w:rFonts w:ascii="Times New Roman" w:hAnsi="Times New Roman" w:cs="Times New Roman"/>
          <w:sz w:val="24"/>
          <w:szCs w:val="24"/>
        </w:rPr>
        <w:t>p: parallel diagonal contour lines</w:t>
      </w:r>
      <w:r w:rsidR="0028102F">
        <w:rPr>
          <w:rFonts w:ascii="Times New Roman" w:hAnsi="Times New Roman" w:cs="Times New Roman"/>
          <w:sz w:val="24"/>
          <w:szCs w:val="24"/>
        </w:rPr>
        <w:t xml:space="preserve">. For each point on the contour line, their waiting time difference is the same. This is because their </w:t>
      </w:r>
      <w:r w:rsidR="004F3F6E">
        <w:rPr>
          <w:rFonts w:ascii="Times New Roman" w:hAnsi="Times New Roman" w:cs="Times New Roman"/>
          <w:sz w:val="24"/>
          <w:szCs w:val="24"/>
        </w:rPr>
        <w:t xml:space="preserve">HDT </w:t>
      </w:r>
      <w:r w:rsidR="002D7992">
        <w:rPr>
          <w:rFonts w:ascii="Times New Roman" w:hAnsi="Times New Roman" w:cs="Times New Roman"/>
          <w:sz w:val="24"/>
          <w:szCs w:val="24"/>
        </w:rPr>
        <w:t>and</w:t>
      </w:r>
      <w:r w:rsidR="0028102F">
        <w:rPr>
          <w:rFonts w:ascii="Times New Roman" w:hAnsi="Times New Roman" w:cs="Times New Roman"/>
          <w:sz w:val="24"/>
          <w:szCs w:val="24"/>
        </w:rPr>
        <w:t xml:space="preserve"> expected waiting time is the same.</w:t>
      </w:r>
      <w:r w:rsidR="0039586F">
        <w:rPr>
          <w:rFonts w:ascii="Times New Roman" w:hAnsi="Times New Roman" w:cs="Times New Roman"/>
          <w:sz w:val="24"/>
          <w:szCs w:val="24"/>
        </w:rPr>
        <w:t xml:space="preserve"> </w:t>
      </w:r>
    </w:p>
    <w:p w:rsidR="00E95D00" w:rsidRDefault="00A741DA" w:rsidP="00E95D00">
      <w:pPr>
        <w:spacing w:line="256" w:lineRule="auto"/>
        <w:rPr>
          <w:rFonts w:ascii="Times New Roman" w:hAnsi="Times New Roman" w:cs="Times New Roman"/>
          <w:sz w:val="24"/>
          <w:szCs w:val="24"/>
        </w:rPr>
      </w:pPr>
      <w:r>
        <w:rPr>
          <w:rFonts w:ascii="Times New Roman" w:hAnsi="Times New Roman" w:cs="Times New Roman"/>
          <w:sz w:val="24"/>
          <w:szCs w:val="24"/>
        </w:rPr>
        <w:t>The contour lines</w:t>
      </w:r>
      <w:r w:rsidR="00425B52">
        <w:rPr>
          <w:rFonts w:ascii="Times New Roman" w:hAnsi="Times New Roman" w:cs="Times New Roman"/>
          <w:sz w:val="24"/>
          <w:szCs w:val="24"/>
        </w:rPr>
        <w:t xml:space="preserve">’ </w:t>
      </w:r>
      <w:r w:rsidR="00A21F5D">
        <w:rPr>
          <w:rFonts w:ascii="Times New Roman" w:hAnsi="Times New Roman" w:cs="Times New Roman"/>
          <w:sz w:val="24"/>
          <w:szCs w:val="24"/>
        </w:rPr>
        <w:t>formation</w:t>
      </w:r>
      <w:r>
        <w:rPr>
          <w:rFonts w:ascii="Times New Roman" w:hAnsi="Times New Roman" w:cs="Times New Roman"/>
          <w:sz w:val="24"/>
          <w:szCs w:val="24"/>
        </w:rPr>
        <w:t xml:space="preserve"> can also be understo</w:t>
      </w:r>
      <w:r w:rsidR="0013659A">
        <w:rPr>
          <w:rFonts w:ascii="Times New Roman" w:hAnsi="Times New Roman" w:cs="Times New Roman"/>
          <w:sz w:val="24"/>
          <w:szCs w:val="24"/>
        </w:rPr>
        <w:t>od in a temporal sense</w:t>
      </w:r>
      <w:r w:rsidR="00F07CD3">
        <w:rPr>
          <w:rFonts w:ascii="Times New Roman" w:hAnsi="Times New Roman" w:cs="Times New Roman"/>
          <w:sz w:val="24"/>
          <w:szCs w:val="24"/>
        </w:rPr>
        <w:t>:</w:t>
      </w:r>
      <w:r w:rsidR="0013659A">
        <w:rPr>
          <w:rFonts w:ascii="Times New Roman" w:hAnsi="Times New Roman" w:cs="Times New Roman"/>
          <w:sz w:val="24"/>
          <w:szCs w:val="24"/>
        </w:rPr>
        <w:t xml:space="preserve"> </w:t>
      </w:r>
      <w:r w:rsidR="00D224E4">
        <w:rPr>
          <w:rFonts w:ascii="Times New Roman" w:hAnsi="Times New Roman" w:cs="Times New Roman"/>
          <w:sz w:val="24"/>
          <w:szCs w:val="24"/>
        </w:rPr>
        <w:t>after</w:t>
      </w:r>
      <w:r w:rsidR="005C1683">
        <w:rPr>
          <w:rFonts w:ascii="Times New Roman" w:hAnsi="Times New Roman" w:cs="Times New Roman"/>
          <w:sz w:val="24"/>
          <w:szCs w:val="24"/>
        </w:rPr>
        <w:t xml:space="preserve"> the bus receive</w:t>
      </w:r>
      <w:r w:rsidR="00DE7037">
        <w:rPr>
          <w:rFonts w:ascii="Times New Roman" w:hAnsi="Times New Roman" w:cs="Times New Roman" w:hint="eastAsia"/>
          <w:sz w:val="24"/>
          <w:szCs w:val="24"/>
        </w:rPr>
        <w:t>s</w:t>
      </w:r>
      <w:r w:rsidR="005C1683">
        <w:rPr>
          <w:rFonts w:ascii="Times New Roman" w:hAnsi="Times New Roman" w:cs="Times New Roman"/>
          <w:sz w:val="24"/>
          <w:szCs w:val="24"/>
        </w:rPr>
        <w:t xml:space="preserve"> a disturbance at a stop</w:t>
      </w:r>
      <w:r w:rsidR="00716E8A">
        <w:rPr>
          <w:rFonts w:ascii="Times New Roman" w:hAnsi="Times New Roman" w:cs="Times New Roman"/>
          <w:sz w:val="24"/>
          <w:szCs w:val="24"/>
        </w:rPr>
        <w:t xml:space="preserve">, </w:t>
      </w:r>
      <w:r w:rsidR="0031043F">
        <w:rPr>
          <w:rFonts w:ascii="Times New Roman" w:hAnsi="Times New Roman" w:cs="Times New Roman"/>
          <w:sz w:val="24"/>
          <w:szCs w:val="24"/>
        </w:rPr>
        <w:t>the disturbance</w:t>
      </w:r>
      <w:r w:rsidR="00716E8A">
        <w:rPr>
          <w:rFonts w:ascii="Times New Roman" w:hAnsi="Times New Roman" w:cs="Times New Roman"/>
          <w:sz w:val="24"/>
          <w:szCs w:val="24"/>
        </w:rPr>
        <w:t xml:space="preserve"> will persist and spread</w:t>
      </w:r>
      <w:r w:rsidR="00AE7205">
        <w:rPr>
          <w:rFonts w:ascii="Times New Roman" w:hAnsi="Times New Roman" w:cs="Times New Roman"/>
          <w:sz w:val="24"/>
          <w:szCs w:val="24"/>
        </w:rPr>
        <w:t xml:space="preserve"> outwards</w:t>
      </w:r>
      <w:r w:rsidR="00716E8A">
        <w:rPr>
          <w:rFonts w:ascii="Times New Roman" w:hAnsi="Times New Roman" w:cs="Times New Roman"/>
          <w:sz w:val="24"/>
          <w:szCs w:val="24"/>
        </w:rPr>
        <w:t xml:space="preserve"> when the bus is moving to following stops</w:t>
      </w:r>
      <w:r w:rsidR="0044609A">
        <w:rPr>
          <w:rFonts w:ascii="Times New Roman" w:hAnsi="Times New Roman" w:cs="Times New Roman"/>
          <w:sz w:val="24"/>
          <w:szCs w:val="24"/>
        </w:rPr>
        <w:t>.</w:t>
      </w:r>
    </w:p>
    <w:p w:rsidR="00C768AA" w:rsidRPr="00F30D43" w:rsidRDefault="00C768AA" w:rsidP="00E95D00">
      <w:pPr>
        <w:spacing w:line="256" w:lineRule="auto"/>
        <w:rPr>
          <w:rFonts w:ascii="Times New Roman" w:hAnsi="Times New Roman" w:cs="Times New Roman" w:hint="eastAsia"/>
          <w:sz w:val="24"/>
          <w:szCs w:val="24"/>
        </w:rPr>
      </w:pPr>
    </w:p>
    <w:p w:rsidR="00E95D00" w:rsidRDefault="00E95D00" w:rsidP="00E95D00">
      <w:pPr>
        <w:spacing w:line="256" w:lineRule="auto"/>
        <w:rPr>
          <w:rFonts w:ascii="Times New Roman" w:hAnsi="Times New Roman" w:cs="Times New Roman"/>
          <w:sz w:val="24"/>
          <w:szCs w:val="24"/>
        </w:rPr>
      </w:pPr>
      <w:r>
        <w:rPr>
          <w:rFonts w:ascii="Times New Roman" w:hAnsi="Times New Roman" w:cs="Times New Roman"/>
          <w:sz w:val="24"/>
          <w:szCs w:val="24"/>
        </w:rPr>
        <w:t>[Vertical – Running time]</w:t>
      </w:r>
    </w:p>
    <w:p w:rsidR="00DD54A6" w:rsidRDefault="00E95D00" w:rsidP="00E95D00">
      <w:pPr>
        <w:spacing w:line="256" w:lineRule="auto"/>
        <w:rPr>
          <w:rFonts w:ascii="Times New Roman" w:hAnsi="Times New Roman" w:cs="Times New Roman"/>
          <w:sz w:val="24"/>
          <w:szCs w:val="24"/>
        </w:rPr>
      </w:pPr>
      <w:r>
        <w:rPr>
          <w:rFonts w:ascii="Times New Roman" w:hAnsi="Times New Roman" w:cs="Times New Roman"/>
          <w:sz w:val="24"/>
          <w:szCs w:val="24"/>
        </w:rPr>
        <w:t>There is an arrow-like pattern in the map</w:t>
      </w:r>
      <w:r w:rsidR="008A4CCF">
        <w:rPr>
          <w:rFonts w:ascii="Times New Roman" w:hAnsi="Times New Roman" w:cs="Times New Roman"/>
          <w:sz w:val="24"/>
          <w:szCs w:val="24"/>
        </w:rPr>
        <w:t>,</w:t>
      </w:r>
      <w:r w:rsidR="00001F75">
        <w:rPr>
          <w:rFonts w:ascii="Times New Roman" w:hAnsi="Times New Roman" w:cs="Times New Roman"/>
          <w:sz w:val="24"/>
          <w:szCs w:val="24"/>
        </w:rPr>
        <w:t xml:space="preserve"> </w:t>
      </w:r>
      <w:r w:rsidR="008A4CCF">
        <w:rPr>
          <w:rFonts w:ascii="Times New Roman" w:hAnsi="Times New Roman" w:cs="Times New Roman"/>
          <w:sz w:val="24"/>
          <w:szCs w:val="24"/>
        </w:rPr>
        <w:t>h</w:t>
      </w:r>
      <w:r w:rsidR="00001F75">
        <w:rPr>
          <w:rFonts w:ascii="Times New Roman" w:hAnsi="Times New Roman" w:cs="Times New Roman"/>
          <w:sz w:val="24"/>
          <w:szCs w:val="24"/>
        </w:rPr>
        <w:t>owever, t</w:t>
      </w:r>
      <w:r>
        <w:rPr>
          <w:rFonts w:ascii="Times New Roman" w:hAnsi="Times New Roman" w:cs="Times New Roman"/>
          <w:sz w:val="24"/>
          <w:szCs w:val="24"/>
        </w:rPr>
        <w:t>he arrow points to the opposite direction of the running route.</w:t>
      </w:r>
      <w:r w:rsidR="00D64A4A">
        <w:rPr>
          <w:rFonts w:ascii="Times New Roman" w:hAnsi="Times New Roman" w:cs="Times New Roman"/>
          <w:sz w:val="24"/>
          <w:szCs w:val="24"/>
        </w:rPr>
        <w:t xml:space="preserve"> </w:t>
      </w:r>
    </w:p>
    <w:p w:rsidR="00C768AA" w:rsidRDefault="00C768AA" w:rsidP="00E95D00">
      <w:pPr>
        <w:spacing w:line="256" w:lineRule="auto"/>
        <w:rPr>
          <w:rFonts w:ascii="Times New Roman" w:hAnsi="Times New Roman" w:cs="Times New Roman"/>
          <w:sz w:val="24"/>
          <w:szCs w:val="24"/>
        </w:rPr>
      </w:pPr>
    </w:p>
    <w:p w:rsidR="00DD54A6" w:rsidRDefault="00DD54A6" w:rsidP="00E95D00">
      <w:pPr>
        <w:spacing w:line="256" w:lineRule="auto"/>
        <w:rPr>
          <w:rFonts w:ascii="Times New Roman" w:hAnsi="Times New Roman" w:cs="Times New Roman"/>
          <w:sz w:val="24"/>
          <w:szCs w:val="24"/>
        </w:rPr>
      </w:pPr>
      <w:r>
        <w:rPr>
          <w:rFonts w:ascii="Times New Roman" w:hAnsi="Times New Roman" w:cs="Times New Roman"/>
          <w:sz w:val="24"/>
          <w:szCs w:val="24"/>
        </w:rPr>
        <w:t>[Marginalized stops]</w:t>
      </w:r>
    </w:p>
    <w:p w:rsidR="00835382" w:rsidRDefault="00867EE7" w:rsidP="00E95D00">
      <w:pPr>
        <w:spacing w:line="256" w:lineRule="auto"/>
        <w:rPr>
          <w:rFonts w:ascii="Times New Roman" w:hAnsi="Times New Roman" w:cs="Times New Roman"/>
          <w:sz w:val="24"/>
          <w:szCs w:val="24"/>
        </w:rPr>
      </w:pPr>
      <w:r>
        <w:rPr>
          <w:rFonts w:ascii="Times New Roman" w:hAnsi="Times New Roman" w:cs="Times New Roman"/>
          <w:sz w:val="24"/>
          <w:szCs w:val="24"/>
        </w:rPr>
        <w:t>Also, w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w:t>
      </w:r>
      <w:r w:rsidR="00702BFB" w:rsidRPr="00702BFB">
        <w:rPr>
          <w:rFonts w:ascii="Times New Roman" w:hAnsi="Times New Roman" w:cs="Times New Roman"/>
          <w:i/>
          <w:sz w:val="24"/>
          <w:szCs w:val="24"/>
        </w:rPr>
        <w:t xml:space="preserve"> stops</w:t>
      </w:r>
      <w:r w:rsidR="00702BFB">
        <w:rPr>
          <w:rFonts w:ascii="Times New Roman" w:hAnsi="Times New Roman" w:cs="Times New Roman"/>
          <w:sz w:val="24"/>
          <w:szCs w:val="24"/>
        </w:rPr>
        <w:t xml:space="preserve">, </w:t>
      </w:r>
      <w:r>
        <w:rPr>
          <w:rFonts w:ascii="Times New Roman" w:hAnsi="Times New Roman" w:cs="Times New Roman"/>
          <w:sz w:val="24"/>
          <w:szCs w:val="24"/>
        </w:rPr>
        <w:t xml:space="preserve">have a significant larger difference, which suggest that RTA strategies may be less effective </w:t>
      </w:r>
      <w:r w:rsidR="002F6390">
        <w:rPr>
          <w:rFonts w:ascii="Times New Roman" w:hAnsi="Times New Roman" w:cs="Times New Roman"/>
          <w:sz w:val="24"/>
          <w:szCs w:val="24"/>
        </w:rPr>
        <w:t>at</w:t>
      </w:r>
      <w:r>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 xml:space="preserve">originating </w:t>
      </w:r>
      <w:r w:rsidR="00C532B1" w:rsidRPr="00D530ED">
        <w:rPr>
          <w:rFonts w:ascii="Times New Roman" w:hAnsi="Times New Roman" w:cs="Times New Roman"/>
          <w:i/>
          <w:sz w:val="24"/>
          <w:szCs w:val="24"/>
        </w:rPr>
        <w:t>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867EE7" w:rsidRDefault="009613FA" w:rsidP="00612A81">
      <w:pPr>
        <w:spacing w:line="256" w:lineRule="auto"/>
        <w:ind w:firstLine="720"/>
        <w:rPr>
          <w:rFonts w:ascii="Times New Roman" w:hAnsi="Times New Roman" w:cs="Times New Roman" w:hint="eastAsia"/>
          <w:sz w:val="24"/>
          <w:szCs w:val="24"/>
        </w:rPr>
      </w:pPr>
      <w:r>
        <w:rPr>
          <w:rFonts w:ascii="Times New Roman" w:hAnsi="Times New Roman" w:cs="Times New Roman"/>
          <w:sz w:val="24"/>
          <w:szCs w:val="24"/>
        </w:rPr>
        <w:t>During the process of delay reclamation, the originating delay is not reclaimed gradually</w:t>
      </w:r>
      <w:r w:rsidR="001F58CD">
        <w:rPr>
          <w:rFonts w:ascii="Times New Roman" w:hAnsi="Times New Roman" w:cs="Times New Roman"/>
          <w:sz w:val="24"/>
          <w:szCs w:val="24"/>
        </w:rPr>
        <w:t xml:space="preserve"> during all stops.</w:t>
      </w:r>
      <w:r>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 Due to the 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612A81">
        <w:rPr>
          <w:rFonts w:ascii="Times New Roman" w:hAnsi="Times New Roman" w:cs="Times New Roman"/>
          <w:sz w:val="24"/>
          <w:szCs w:val="24"/>
        </w:rPr>
        <w:t xml:space="preserve">frequent and persis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702BFB">
        <w:rPr>
          <w:rFonts w:ascii="Times New Roman" w:hAnsi="Times New Roman" w:cs="Times New Roman"/>
          <w:sz w:val="24"/>
          <w:szCs w:val="24"/>
        </w:rPr>
        <w:t xml:space="preserve">Figure 5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lastRenderedPageBreak/>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Pr="007855A9">
        <w:rPr>
          <w:rFonts w:ascii="Times New Roman" w:hAnsi="Times New Roman" w:cs="Times New Roman"/>
          <w:sz w:val="24"/>
          <w:szCs w:val="24"/>
        </w:rPr>
        <w:t>5</w:t>
      </w:r>
      <w:r w:rsidRPr="007855A9">
        <w:rPr>
          <w:rFonts w:ascii="Times New Roman" w:hAnsi="Times New Roman" w:cs="Times New Roman"/>
          <w:sz w:val="24"/>
          <w:szCs w:val="24"/>
        </w:rPr>
        <w:fldChar w:fldCharType="end"/>
      </w:r>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using GTFS real-time data</w:t>
      </w:r>
      <w:r w:rsidR="006445A6">
        <w:rPr>
          <w:rFonts w:ascii="Times New Roman" w:hAnsi="Times New Roman" w:cs="Times New Roman"/>
          <w:sz w:val="24"/>
          <w:szCs w:val="24"/>
        </w:rPr>
        <w:t xml:space="preserve">,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774834" w:rsidRPr="00774834" w:rsidRDefault="005A08D1"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 xml:space="preserve">Beirão, G., &amp; Cabral, J. A. S. (2007). Understanding attitudes towards public transport and private car: A qualitative study. </w:t>
      </w:r>
      <w:r w:rsidR="00774834" w:rsidRPr="00774834">
        <w:rPr>
          <w:rFonts w:ascii="Times New Roman" w:hAnsi="Times New Roman" w:cs="Times New Roman"/>
          <w:i/>
          <w:iCs/>
          <w:noProof/>
          <w:sz w:val="24"/>
          <w:szCs w:val="24"/>
        </w:rPr>
        <w:t>Transport Policy</w:t>
      </w:r>
      <w:r w:rsidR="00774834" w:rsidRPr="00774834">
        <w:rPr>
          <w:rFonts w:ascii="Times New Roman" w:hAnsi="Times New Roman" w:cs="Times New Roman"/>
          <w:noProof/>
          <w:sz w:val="24"/>
          <w:szCs w:val="24"/>
        </w:rPr>
        <w:t xml:space="preserve">, </w:t>
      </w:r>
      <w:r w:rsidR="00774834" w:rsidRPr="00774834">
        <w:rPr>
          <w:rFonts w:ascii="Times New Roman" w:hAnsi="Times New Roman" w:cs="Times New Roman"/>
          <w:i/>
          <w:iCs/>
          <w:noProof/>
          <w:sz w:val="24"/>
          <w:szCs w:val="24"/>
        </w:rPr>
        <w:t>14</w:t>
      </w:r>
      <w:r w:rsidR="00774834" w:rsidRPr="00774834">
        <w:rPr>
          <w:rFonts w:ascii="Times New Roman" w:hAnsi="Times New Roman" w:cs="Times New Roman"/>
          <w:noProof/>
          <w:sz w:val="24"/>
          <w:szCs w:val="24"/>
        </w:rPr>
        <w:t>(6), 478–489.</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Bradburn, N. M., Sudman, S., Blair, E., Locander, W., Miles, C., Singer, E., &amp; Stocking, C. (1979). </w:t>
      </w:r>
      <w:r w:rsidRPr="00774834">
        <w:rPr>
          <w:rFonts w:ascii="Times New Roman" w:hAnsi="Times New Roman" w:cs="Times New Roman"/>
          <w:i/>
          <w:iCs/>
          <w:noProof/>
          <w:sz w:val="24"/>
          <w:szCs w:val="24"/>
        </w:rPr>
        <w:t>Improving interview method and questionnaire design: Response effects to threatening questions in survey research</w:t>
      </w:r>
      <w:r w:rsidRPr="00774834">
        <w:rPr>
          <w:rFonts w:ascii="Times New Roman" w:hAnsi="Times New Roman" w:cs="Times New Roman"/>
          <w:noProof/>
          <w:sz w:val="24"/>
          <w:szCs w:val="24"/>
        </w:rPr>
        <w:t>. Jossey-Bass San Francisco.</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Brakewood, C., Barbeau, S., &amp; Watkins, K. (2014). An experiment evaluating the impacts of </w:t>
      </w:r>
      <w:r w:rsidRPr="00774834">
        <w:rPr>
          <w:rFonts w:ascii="Times New Roman" w:hAnsi="Times New Roman" w:cs="Times New Roman"/>
          <w:noProof/>
          <w:sz w:val="24"/>
          <w:szCs w:val="24"/>
        </w:rPr>
        <w:lastRenderedPageBreak/>
        <w:t xml:space="preserve">real-time transit information on bus riders in Tampa, Florida. </w:t>
      </w:r>
      <w:r w:rsidRPr="00774834">
        <w:rPr>
          <w:rFonts w:ascii="Times New Roman" w:hAnsi="Times New Roman" w:cs="Times New Roman"/>
          <w:i/>
          <w:iCs/>
          <w:noProof/>
          <w:sz w:val="24"/>
          <w:szCs w:val="24"/>
        </w:rPr>
        <w:t>Transportation Research Part A: Policy and Practice</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69</w:t>
      </w:r>
      <w:r w:rsidRPr="00774834">
        <w:rPr>
          <w:rFonts w:ascii="Times New Roman" w:hAnsi="Times New Roman" w:cs="Times New Roman"/>
          <w:noProof/>
          <w:sz w:val="24"/>
          <w:szCs w:val="24"/>
        </w:rPr>
        <w:t>, 409–422.</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Brakewood, C., Macfarlane, G. S., &amp; Watkins, K. (2015). The impact of real-time information on bus ridership in New York City. </w:t>
      </w:r>
      <w:r w:rsidRPr="00774834">
        <w:rPr>
          <w:rFonts w:ascii="Times New Roman" w:hAnsi="Times New Roman" w:cs="Times New Roman"/>
          <w:i/>
          <w:iCs/>
          <w:noProof/>
          <w:sz w:val="24"/>
          <w:szCs w:val="24"/>
        </w:rPr>
        <w:t>Transportation Research Part C: Emerging Technologies</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53</w:t>
      </w:r>
      <w:r w:rsidRPr="00774834">
        <w:rPr>
          <w:rFonts w:ascii="Times New Roman" w:hAnsi="Times New Roman" w:cs="Times New Roman"/>
          <w:noProof/>
          <w:sz w:val="24"/>
          <w:szCs w:val="24"/>
        </w:rPr>
        <w:t>, 59–75.</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Brakewood, C., &amp; Watkins, K. (2018). A literature review of the passenger benefits of real-time transit information. </w:t>
      </w:r>
      <w:r w:rsidRPr="00774834">
        <w:rPr>
          <w:rFonts w:ascii="Times New Roman" w:hAnsi="Times New Roman" w:cs="Times New Roman"/>
          <w:i/>
          <w:iCs/>
          <w:noProof/>
          <w:sz w:val="24"/>
          <w:szCs w:val="24"/>
        </w:rPr>
        <w:t>Transport Reviews</w:t>
      </w:r>
      <w:r w:rsidRPr="00774834">
        <w:rPr>
          <w:rFonts w:ascii="Times New Roman" w:hAnsi="Times New Roman" w:cs="Times New Roman"/>
          <w:noProof/>
          <w:sz w:val="24"/>
          <w:szCs w:val="24"/>
        </w:rPr>
        <w:t>, 1–30.</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774834">
        <w:rPr>
          <w:rFonts w:ascii="Times New Roman" w:hAnsi="Times New Roman" w:cs="Times New Roman"/>
          <w:i/>
          <w:iCs/>
          <w:noProof/>
          <w:sz w:val="24"/>
          <w:szCs w:val="24"/>
        </w:rPr>
        <w:t>EURO Journal on Transportation and Logistics</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6</w:t>
      </w:r>
      <w:r w:rsidRPr="00774834">
        <w:rPr>
          <w:rFonts w:ascii="Times New Roman" w:hAnsi="Times New Roman" w:cs="Times New Roman"/>
          <w:noProof/>
          <w:sz w:val="24"/>
          <w:szCs w:val="24"/>
        </w:rPr>
        <w:t>(3), 247–270.</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774834">
        <w:rPr>
          <w:rFonts w:ascii="Times New Roman" w:hAnsi="Times New Roman" w:cs="Times New Roman"/>
          <w:i/>
          <w:iCs/>
          <w:noProof/>
          <w:sz w:val="24"/>
          <w:szCs w:val="24"/>
        </w:rPr>
        <w:t>Transportation Research Record</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2419</w:t>
      </w:r>
      <w:r w:rsidRPr="00774834">
        <w:rPr>
          <w:rFonts w:ascii="Times New Roman" w:hAnsi="Times New Roman" w:cs="Times New Roman"/>
          <w:noProof/>
          <w:sz w:val="24"/>
          <w:szCs w:val="24"/>
        </w:rPr>
        <w:t>(1), 1–10.</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Dziekan, K., &amp; Vermeulen, A. (2006). Psychological effects of and design preferences for real-time information displays. </w:t>
      </w:r>
      <w:r w:rsidRPr="00774834">
        <w:rPr>
          <w:rFonts w:ascii="Times New Roman" w:hAnsi="Times New Roman" w:cs="Times New Roman"/>
          <w:i/>
          <w:iCs/>
          <w:noProof/>
          <w:sz w:val="24"/>
          <w:szCs w:val="24"/>
        </w:rPr>
        <w:t>Journal of Public Transportation</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9</w:t>
      </w:r>
      <w:r w:rsidRPr="00774834">
        <w:rPr>
          <w:rFonts w:ascii="Times New Roman" w:hAnsi="Times New Roman" w:cs="Times New Roman"/>
          <w:noProof/>
          <w:sz w:val="24"/>
          <w:szCs w:val="24"/>
        </w:rPr>
        <w:t>(1), 1.</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774834">
        <w:rPr>
          <w:rFonts w:ascii="Times New Roman" w:hAnsi="Times New Roman" w:cs="Times New Roman"/>
          <w:i/>
          <w:iCs/>
          <w:noProof/>
          <w:sz w:val="24"/>
          <w:szCs w:val="24"/>
        </w:rPr>
        <w:t>Transportation Research Part A: Policy and Practice</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88</w:t>
      </w:r>
      <w:r w:rsidRPr="00774834">
        <w:rPr>
          <w:rFonts w:ascii="Times New Roman" w:hAnsi="Times New Roman" w:cs="Times New Roman"/>
          <w:noProof/>
          <w:sz w:val="24"/>
          <w:szCs w:val="24"/>
        </w:rPr>
        <w:t>, 251–264.</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Ferris, B., Watkins, K., &amp; Borning, A. (2010). OneBusAway: results from providing real-time arrival information for public transit. In </w:t>
      </w:r>
      <w:r w:rsidRPr="00774834">
        <w:rPr>
          <w:rFonts w:ascii="Times New Roman" w:hAnsi="Times New Roman" w:cs="Times New Roman"/>
          <w:i/>
          <w:iCs/>
          <w:noProof/>
          <w:sz w:val="24"/>
          <w:szCs w:val="24"/>
        </w:rPr>
        <w:t>Proceedings of the SIGCHI Conference on Human Factors in Computing Systems</w:t>
      </w:r>
      <w:r w:rsidRPr="00774834">
        <w:rPr>
          <w:rFonts w:ascii="Times New Roman" w:hAnsi="Times New Roman" w:cs="Times New Roman"/>
          <w:noProof/>
          <w:sz w:val="24"/>
          <w:szCs w:val="24"/>
        </w:rPr>
        <w:t xml:space="preserve"> (pp. 1807–1816). ACM.</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Fries, R. N., Dunning, A. E., &amp; Chowdhury, M. A. (2011). University traveler value of potential real-time transit information. </w:t>
      </w:r>
      <w:r w:rsidRPr="00774834">
        <w:rPr>
          <w:rFonts w:ascii="Times New Roman" w:hAnsi="Times New Roman" w:cs="Times New Roman"/>
          <w:i/>
          <w:iCs/>
          <w:noProof/>
          <w:sz w:val="24"/>
          <w:szCs w:val="24"/>
        </w:rPr>
        <w:t>Journal of Public Transportation</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14</w:t>
      </w:r>
      <w:r w:rsidRPr="00774834">
        <w:rPr>
          <w:rFonts w:ascii="Times New Roman" w:hAnsi="Times New Roman" w:cs="Times New Roman"/>
          <w:noProof/>
          <w:sz w:val="24"/>
          <w:szCs w:val="24"/>
        </w:rPr>
        <w:t>(2), 2.</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Gkioulou, Z. (2013). Evaluating the impact of waiting time uncertainty on passengers´ decisions.</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Google Developers. (2016). GTFS Static Overview | Static Transit | Google Developers. Retrieved March 8, 2018, from https://developers.google.com/transit/gtfs/</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Google Developers. (2018). Trip Updates. Retrieved April 8, 2019, from https://developers.google.com/transit/gtfs-realtime/guides/trip-updates</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Goyder, J. (1986). Surveys on surveys: Limitations and potentialities. </w:t>
      </w:r>
      <w:r w:rsidRPr="00774834">
        <w:rPr>
          <w:rFonts w:ascii="Times New Roman" w:hAnsi="Times New Roman" w:cs="Times New Roman"/>
          <w:i/>
          <w:iCs/>
          <w:noProof/>
          <w:sz w:val="24"/>
          <w:szCs w:val="24"/>
        </w:rPr>
        <w:t>Public Opinion Quarterly</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50</w:t>
      </w:r>
      <w:r w:rsidRPr="00774834">
        <w:rPr>
          <w:rFonts w:ascii="Times New Roman" w:hAnsi="Times New Roman" w:cs="Times New Roman"/>
          <w:noProof/>
          <w:sz w:val="24"/>
          <w:szCs w:val="24"/>
        </w:rPr>
        <w:t>(1), 27–41.</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774834">
        <w:rPr>
          <w:rFonts w:ascii="Times New Roman" w:hAnsi="Times New Roman" w:cs="Times New Roman"/>
          <w:i/>
          <w:iCs/>
          <w:noProof/>
          <w:sz w:val="24"/>
          <w:szCs w:val="24"/>
        </w:rPr>
        <w:t>Journal of Advanced Transportation</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2017</w:t>
      </w:r>
      <w:r w:rsidRPr="00774834">
        <w:rPr>
          <w:rFonts w:ascii="Times New Roman" w:hAnsi="Times New Roman" w:cs="Times New Roman"/>
          <w:noProof/>
          <w:sz w:val="24"/>
          <w:szCs w:val="24"/>
        </w:rPr>
        <w:t>.</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Neuman, W. L., &amp; Robson, K. (2014). </w:t>
      </w:r>
      <w:r w:rsidRPr="00774834">
        <w:rPr>
          <w:rFonts w:ascii="Times New Roman" w:hAnsi="Times New Roman" w:cs="Times New Roman"/>
          <w:i/>
          <w:iCs/>
          <w:noProof/>
          <w:sz w:val="24"/>
          <w:szCs w:val="24"/>
        </w:rPr>
        <w:t>Basics of social research</w:t>
      </w:r>
      <w:r w:rsidRPr="00774834">
        <w:rPr>
          <w:rFonts w:ascii="Times New Roman" w:hAnsi="Times New Roman" w:cs="Times New Roman"/>
          <w:noProof/>
          <w:sz w:val="24"/>
          <w:szCs w:val="24"/>
        </w:rPr>
        <w:t>. Pearson Canada Toronto.</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Papangelis, K., Nelson, J. D., Sripada, S., &amp; Beecroft, M. (2016). The effects of mobile real-time information on rural passengers. </w:t>
      </w:r>
      <w:r w:rsidRPr="00774834">
        <w:rPr>
          <w:rFonts w:ascii="Times New Roman" w:hAnsi="Times New Roman" w:cs="Times New Roman"/>
          <w:i/>
          <w:iCs/>
          <w:noProof/>
          <w:sz w:val="24"/>
          <w:szCs w:val="24"/>
        </w:rPr>
        <w:t>Transportation Planning and Technology</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39</w:t>
      </w:r>
      <w:r w:rsidRPr="00774834">
        <w:rPr>
          <w:rFonts w:ascii="Times New Roman" w:hAnsi="Times New Roman" w:cs="Times New Roman"/>
          <w:noProof/>
          <w:sz w:val="24"/>
          <w:szCs w:val="24"/>
        </w:rPr>
        <w:t>(1), 97–114.</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Reed, T. B. (1995). Reduction in the burden of waiting for public transit due to real-time </w:t>
      </w:r>
      <w:r w:rsidRPr="00774834">
        <w:rPr>
          <w:rFonts w:ascii="Times New Roman" w:hAnsi="Times New Roman" w:cs="Times New Roman"/>
          <w:noProof/>
          <w:sz w:val="24"/>
          <w:szCs w:val="24"/>
        </w:rPr>
        <w:lastRenderedPageBreak/>
        <w:t xml:space="preserve">schedule information: a conjoint analysis study. In </w:t>
      </w:r>
      <w:r w:rsidRPr="00774834">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774834">
        <w:rPr>
          <w:rFonts w:ascii="Times New Roman" w:hAnsi="Times New Roman" w:cs="Times New Roman"/>
          <w:noProof/>
          <w:sz w:val="24"/>
          <w:szCs w:val="24"/>
        </w:rPr>
        <w:t xml:space="preserve"> (pp. 83–89). IEEE.</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Rossi, P. H., Wright, J. D., &amp; Anderson, A. B. (2013). </w:t>
      </w:r>
      <w:r w:rsidRPr="00774834">
        <w:rPr>
          <w:rFonts w:ascii="Times New Roman" w:hAnsi="Times New Roman" w:cs="Times New Roman"/>
          <w:i/>
          <w:iCs/>
          <w:noProof/>
          <w:sz w:val="24"/>
          <w:szCs w:val="24"/>
        </w:rPr>
        <w:t>Handbook of survey research</w:t>
      </w:r>
      <w:r w:rsidRPr="00774834">
        <w:rPr>
          <w:rFonts w:ascii="Times New Roman" w:hAnsi="Times New Roman" w:cs="Times New Roman"/>
          <w:noProof/>
          <w:sz w:val="24"/>
          <w:szCs w:val="24"/>
        </w:rPr>
        <w:t>. Academic Press.</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774834">
        <w:rPr>
          <w:rFonts w:ascii="Times New Roman" w:hAnsi="Times New Roman" w:cs="Times New Roman"/>
          <w:i/>
          <w:iCs/>
          <w:noProof/>
          <w:sz w:val="24"/>
          <w:szCs w:val="24"/>
        </w:rPr>
        <w:t>Transportation Research Part A: Policy and Practice</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45</w:t>
      </w:r>
      <w:r w:rsidRPr="00774834">
        <w:rPr>
          <w:rFonts w:ascii="Times New Roman" w:hAnsi="Times New Roman" w:cs="Times New Roman"/>
          <w:noProof/>
          <w:sz w:val="24"/>
          <w:szCs w:val="24"/>
        </w:rPr>
        <w:t>(8), 839–848.</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rPr>
      </w:pPr>
      <w:r w:rsidRPr="00774834">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774834">
        <w:rPr>
          <w:rFonts w:ascii="Times New Roman" w:hAnsi="Times New Roman" w:cs="Times New Roman"/>
          <w:i/>
          <w:iCs/>
          <w:noProof/>
          <w:sz w:val="24"/>
          <w:szCs w:val="24"/>
        </w:rPr>
        <w:t>Journal of Computer-Mediated Communication</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10</w:t>
      </w:r>
      <w:r w:rsidRPr="00774834">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20799" w:rsidRDefault="00720799" w:rsidP="00040DCA">
      <w:pPr>
        <w:spacing w:after="0" w:line="240" w:lineRule="auto"/>
      </w:pPr>
      <w:r>
        <w:separator/>
      </w:r>
    </w:p>
  </w:endnote>
  <w:endnote w:type="continuationSeparator" w:id="0">
    <w:p w:rsidR="00720799" w:rsidRDefault="00720799"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20799" w:rsidRDefault="00720799" w:rsidP="00040DCA">
      <w:pPr>
        <w:spacing w:after="0" w:line="240" w:lineRule="auto"/>
      </w:pPr>
      <w:r>
        <w:separator/>
      </w:r>
    </w:p>
  </w:footnote>
  <w:footnote w:type="continuationSeparator" w:id="0">
    <w:p w:rsidR="00720799" w:rsidRDefault="00720799"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1F75"/>
    <w:rsid w:val="00004277"/>
    <w:rsid w:val="00004E29"/>
    <w:rsid w:val="00007952"/>
    <w:rsid w:val="00011FA5"/>
    <w:rsid w:val="00016147"/>
    <w:rsid w:val="000211DD"/>
    <w:rsid w:val="0002281E"/>
    <w:rsid w:val="000242CC"/>
    <w:rsid w:val="00030536"/>
    <w:rsid w:val="00030E52"/>
    <w:rsid w:val="0003767A"/>
    <w:rsid w:val="0004083C"/>
    <w:rsid w:val="00040DCA"/>
    <w:rsid w:val="0005050E"/>
    <w:rsid w:val="000507DB"/>
    <w:rsid w:val="00053864"/>
    <w:rsid w:val="00053A2D"/>
    <w:rsid w:val="00054AE4"/>
    <w:rsid w:val="00057019"/>
    <w:rsid w:val="00061FE3"/>
    <w:rsid w:val="00062DC0"/>
    <w:rsid w:val="00062DD0"/>
    <w:rsid w:val="000709F0"/>
    <w:rsid w:val="00071B6F"/>
    <w:rsid w:val="0007259D"/>
    <w:rsid w:val="00077456"/>
    <w:rsid w:val="00080390"/>
    <w:rsid w:val="00081031"/>
    <w:rsid w:val="00082CDC"/>
    <w:rsid w:val="00082DF0"/>
    <w:rsid w:val="00084891"/>
    <w:rsid w:val="00086508"/>
    <w:rsid w:val="0009156A"/>
    <w:rsid w:val="00092EE7"/>
    <w:rsid w:val="00095291"/>
    <w:rsid w:val="000A0580"/>
    <w:rsid w:val="000A0730"/>
    <w:rsid w:val="000A38AE"/>
    <w:rsid w:val="000A44D5"/>
    <w:rsid w:val="000A547C"/>
    <w:rsid w:val="000A6438"/>
    <w:rsid w:val="000B33F1"/>
    <w:rsid w:val="000B38B5"/>
    <w:rsid w:val="000C488D"/>
    <w:rsid w:val="000C6134"/>
    <w:rsid w:val="000D2608"/>
    <w:rsid w:val="000D4CA6"/>
    <w:rsid w:val="000E00FC"/>
    <w:rsid w:val="000E1209"/>
    <w:rsid w:val="000E15DA"/>
    <w:rsid w:val="000E25B7"/>
    <w:rsid w:val="000E4AF6"/>
    <w:rsid w:val="000E5B82"/>
    <w:rsid w:val="000F08E3"/>
    <w:rsid w:val="000F2BED"/>
    <w:rsid w:val="000F41D5"/>
    <w:rsid w:val="000F7C56"/>
    <w:rsid w:val="00101389"/>
    <w:rsid w:val="00104EF8"/>
    <w:rsid w:val="00112AC7"/>
    <w:rsid w:val="00113206"/>
    <w:rsid w:val="001168A7"/>
    <w:rsid w:val="00116C96"/>
    <w:rsid w:val="001208AA"/>
    <w:rsid w:val="00122EB8"/>
    <w:rsid w:val="001261AF"/>
    <w:rsid w:val="001267BA"/>
    <w:rsid w:val="001270E2"/>
    <w:rsid w:val="0013659A"/>
    <w:rsid w:val="00137C8C"/>
    <w:rsid w:val="00150008"/>
    <w:rsid w:val="00160B20"/>
    <w:rsid w:val="00163EA2"/>
    <w:rsid w:val="00174CE4"/>
    <w:rsid w:val="00175076"/>
    <w:rsid w:val="001831FB"/>
    <w:rsid w:val="001835B4"/>
    <w:rsid w:val="00191BFC"/>
    <w:rsid w:val="0019529A"/>
    <w:rsid w:val="00195ED3"/>
    <w:rsid w:val="001A1178"/>
    <w:rsid w:val="001B11AF"/>
    <w:rsid w:val="001B370A"/>
    <w:rsid w:val="001B4934"/>
    <w:rsid w:val="001B4D40"/>
    <w:rsid w:val="001B6278"/>
    <w:rsid w:val="001C1B67"/>
    <w:rsid w:val="001C2F70"/>
    <w:rsid w:val="001C340A"/>
    <w:rsid w:val="001C6AD6"/>
    <w:rsid w:val="001D3973"/>
    <w:rsid w:val="001D4C2E"/>
    <w:rsid w:val="001D5657"/>
    <w:rsid w:val="001D5707"/>
    <w:rsid w:val="001D604C"/>
    <w:rsid w:val="001E0518"/>
    <w:rsid w:val="001E1FFE"/>
    <w:rsid w:val="001E25FB"/>
    <w:rsid w:val="001E77C1"/>
    <w:rsid w:val="001F08B2"/>
    <w:rsid w:val="001F151A"/>
    <w:rsid w:val="001F4522"/>
    <w:rsid w:val="001F4E65"/>
    <w:rsid w:val="001F58CD"/>
    <w:rsid w:val="001F671D"/>
    <w:rsid w:val="001F6B59"/>
    <w:rsid w:val="00200F72"/>
    <w:rsid w:val="002025E0"/>
    <w:rsid w:val="002036EA"/>
    <w:rsid w:val="00205ADC"/>
    <w:rsid w:val="00207E34"/>
    <w:rsid w:val="002137B8"/>
    <w:rsid w:val="0021385F"/>
    <w:rsid w:val="00220C4B"/>
    <w:rsid w:val="00221D2E"/>
    <w:rsid w:val="00224FA3"/>
    <w:rsid w:val="00231159"/>
    <w:rsid w:val="00232434"/>
    <w:rsid w:val="002368D8"/>
    <w:rsid w:val="00240E62"/>
    <w:rsid w:val="002411EE"/>
    <w:rsid w:val="00242178"/>
    <w:rsid w:val="002452BD"/>
    <w:rsid w:val="00247103"/>
    <w:rsid w:val="002540B1"/>
    <w:rsid w:val="0025757C"/>
    <w:rsid w:val="00260749"/>
    <w:rsid w:val="00261D3C"/>
    <w:rsid w:val="00264ED4"/>
    <w:rsid w:val="00264F7C"/>
    <w:rsid w:val="002654CF"/>
    <w:rsid w:val="00266F94"/>
    <w:rsid w:val="00274A25"/>
    <w:rsid w:val="00276112"/>
    <w:rsid w:val="00276A37"/>
    <w:rsid w:val="0028102F"/>
    <w:rsid w:val="002832AE"/>
    <w:rsid w:val="002854F5"/>
    <w:rsid w:val="00286FCB"/>
    <w:rsid w:val="0028765D"/>
    <w:rsid w:val="00290BA5"/>
    <w:rsid w:val="00292470"/>
    <w:rsid w:val="00292C89"/>
    <w:rsid w:val="00294232"/>
    <w:rsid w:val="002A1B29"/>
    <w:rsid w:val="002A337A"/>
    <w:rsid w:val="002A666C"/>
    <w:rsid w:val="002A6C20"/>
    <w:rsid w:val="002B061E"/>
    <w:rsid w:val="002B44DF"/>
    <w:rsid w:val="002B4DE9"/>
    <w:rsid w:val="002B53D4"/>
    <w:rsid w:val="002B7EBA"/>
    <w:rsid w:val="002C0260"/>
    <w:rsid w:val="002C7ED6"/>
    <w:rsid w:val="002D0949"/>
    <w:rsid w:val="002D2087"/>
    <w:rsid w:val="002D4955"/>
    <w:rsid w:val="002D7992"/>
    <w:rsid w:val="002E2B22"/>
    <w:rsid w:val="002E2BA8"/>
    <w:rsid w:val="002E6A40"/>
    <w:rsid w:val="002F6390"/>
    <w:rsid w:val="002F6983"/>
    <w:rsid w:val="0030053D"/>
    <w:rsid w:val="003005D8"/>
    <w:rsid w:val="00302129"/>
    <w:rsid w:val="0031043F"/>
    <w:rsid w:val="003119BC"/>
    <w:rsid w:val="0031211A"/>
    <w:rsid w:val="00312DB7"/>
    <w:rsid w:val="003137E9"/>
    <w:rsid w:val="00313836"/>
    <w:rsid w:val="00320F2F"/>
    <w:rsid w:val="003248B8"/>
    <w:rsid w:val="003336A3"/>
    <w:rsid w:val="00333E7A"/>
    <w:rsid w:val="00334AC9"/>
    <w:rsid w:val="00336060"/>
    <w:rsid w:val="003447E6"/>
    <w:rsid w:val="00344802"/>
    <w:rsid w:val="00352DB3"/>
    <w:rsid w:val="0035306C"/>
    <w:rsid w:val="00354AAB"/>
    <w:rsid w:val="00354C4F"/>
    <w:rsid w:val="0035574C"/>
    <w:rsid w:val="00355A74"/>
    <w:rsid w:val="00362AD5"/>
    <w:rsid w:val="00362E16"/>
    <w:rsid w:val="003636E9"/>
    <w:rsid w:val="003707EF"/>
    <w:rsid w:val="0037164B"/>
    <w:rsid w:val="003726B8"/>
    <w:rsid w:val="00380387"/>
    <w:rsid w:val="003822D1"/>
    <w:rsid w:val="00390BF1"/>
    <w:rsid w:val="00394FB7"/>
    <w:rsid w:val="0039586F"/>
    <w:rsid w:val="00396632"/>
    <w:rsid w:val="003A39D0"/>
    <w:rsid w:val="003A3B63"/>
    <w:rsid w:val="003B062E"/>
    <w:rsid w:val="003C556B"/>
    <w:rsid w:val="003D3599"/>
    <w:rsid w:val="003D40FA"/>
    <w:rsid w:val="003D4CAD"/>
    <w:rsid w:val="003D62AA"/>
    <w:rsid w:val="003D7A56"/>
    <w:rsid w:val="003E0893"/>
    <w:rsid w:val="003E4270"/>
    <w:rsid w:val="003F5EDB"/>
    <w:rsid w:val="003F6634"/>
    <w:rsid w:val="003F7E59"/>
    <w:rsid w:val="00400313"/>
    <w:rsid w:val="00400E0D"/>
    <w:rsid w:val="00404897"/>
    <w:rsid w:val="00404E84"/>
    <w:rsid w:val="00405737"/>
    <w:rsid w:val="00416B9D"/>
    <w:rsid w:val="004205B0"/>
    <w:rsid w:val="00421659"/>
    <w:rsid w:val="00423839"/>
    <w:rsid w:val="00425B52"/>
    <w:rsid w:val="004301D0"/>
    <w:rsid w:val="00431C4E"/>
    <w:rsid w:val="00432064"/>
    <w:rsid w:val="0043216E"/>
    <w:rsid w:val="00434431"/>
    <w:rsid w:val="00437CCE"/>
    <w:rsid w:val="00440303"/>
    <w:rsid w:val="0044487C"/>
    <w:rsid w:val="0044609A"/>
    <w:rsid w:val="004464DF"/>
    <w:rsid w:val="004509FE"/>
    <w:rsid w:val="00452B54"/>
    <w:rsid w:val="00452C27"/>
    <w:rsid w:val="00452C5C"/>
    <w:rsid w:val="00453217"/>
    <w:rsid w:val="00481CD5"/>
    <w:rsid w:val="004836F7"/>
    <w:rsid w:val="004845F3"/>
    <w:rsid w:val="00484E22"/>
    <w:rsid w:val="00490BA3"/>
    <w:rsid w:val="00495738"/>
    <w:rsid w:val="00495DE2"/>
    <w:rsid w:val="00497422"/>
    <w:rsid w:val="00497A81"/>
    <w:rsid w:val="00497F79"/>
    <w:rsid w:val="004A696F"/>
    <w:rsid w:val="004A69E1"/>
    <w:rsid w:val="004B13D4"/>
    <w:rsid w:val="004B7692"/>
    <w:rsid w:val="004B7760"/>
    <w:rsid w:val="004C0CFD"/>
    <w:rsid w:val="004C14D4"/>
    <w:rsid w:val="004C1957"/>
    <w:rsid w:val="004C1FFB"/>
    <w:rsid w:val="004C2D47"/>
    <w:rsid w:val="004C4D2A"/>
    <w:rsid w:val="004D105C"/>
    <w:rsid w:val="004D1C6F"/>
    <w:rsid w:val="004D1D9B"/>
    <w:rsid w:val="004D3218"/>
    <w:rsid w:val="004D7616"/>
    <w:rsid w:val="004E4A58"/>
    <w:rsid w:val="004F07BC"/>
    <w:rsid w:val="004F3F6E"/>
    <w:rsid w:val="004F5D28"/>
    <w:rsid w:val="004F74D9"/>
    <w:rsid w:val="00500159"/>
    <w:rsid w:val="005012C7"/>
    <w:rsid w:val="0050276C"/>
    <w:rsid w:val="005027C5"/>
    <w:rsid w:val="005035B0"/>
    <w:rsid w:val="005035CC"/>
    <w:rsid w:val="00504785"/>
    <w:rsid w:val="00504E86"/>
    <w:rsid w:val="0050727B"/>
    <w:rsid w:val="0051080C"/>
    <w:rsid w:val="00510A29"/>
    <w:rsid w:val="0051473D"/>
    <w:rsid w:val="0051475C"/>
    <w:rsid w:val="00514BAE"/>
    <w:rsid w:val="00514F51"/>
    <w:rsid w:val="00515896"/>
    <w:rsid w:val="00523910"/>
    <w:rsid w:val="005258E3"/>
    <w:rsid w:val="00527134"/>
    <w:rsid w:val="005333E6"/>
    <w:rsid w:val="00533A0D"/>
    <w:rsid w:val="00533CAB"/>
    <w:rsid w:val="00535A14"/>
    <w:rsid w:val="00536183"/>
    <w:rsid w:val="005368DF"/>
    <w:rsid w:val="00537BBF"/>
    <w:rsid w:val="005406CF"/>
    <w:rsid w:val="00541566"/>
    <w:rsid w:val="00543183"/>
    <w:rsid w:val="00546611"/>
    <w:rsid w:val="00547107"/>
    <w:rsid w:val="00547D3E"/>
    <w:rsid w:val="005512E5"/>
    <w:rsid w:val="00552336"/>
    <w:rsid w:val="00561A49"/>
    <w:rsid w:val="00564BF3"/>
    <w:rsid w:val="005653FE"/>
    <w:rsid w:val="00570D34"/>
    <w:rsid w:val="00572046"/>
    <w:rsid w:val="005724D9"/>
    <w:rsid w:val="005814A8"/>
    <w:rsid w:val="0058560D"/>
    <w:rsid w:val="00585929"/>
    <w:rsid w:val="00585EFC"/>
    <w:rsid w:val="005865E3"/>
    <w:rsid w:val="00586745"/>
    <w:rsid w:val="005873BB"/>
    <w:rsid w:val="00592791"/>
    <w:rsid w:val="005928C8"/>
    <w:rsid w:val="0059556E"/>
    <w:rsid w:val="00595C10"/>
    <w:rsid w:val="00595D0A"/>
    <w:rsid w:val="005969C5"/>
    <w:rsid w:val="00596CD4"/>
    <w:rsid w:val="005A05A4"/>
    <w:rsid w:val="005A08D1"/>
    <w:rsid w:val="005A37FB"/>
    <w:rsid w:val="005A5426"/>
    <w:rsid w:val="005A5C46"/>
    <w:rsid w:val="005B0120"/>
    <w:rsid w:val="005B534C"/>
    <w:rsid w:val="005B63FD"/>
    <w:rsid w:val="005C1683"/>
    <w:rsid w:val="005D02F8"/>
    <w:rsid w:val="005D3BD8"/>
    <w:rsid w:val="005D4B73"/>
    <w:rsid w:val="005D52EA"/>
    <w:rsid w:val="005E23E2"/>
    <w:rsid w:val="005E403B"/>
    <w:rsid w:val="005F1589"/>
    <w:rsid w:val="005F2923"/>
    <w:rsid w:val="00605BD5"/>
    <w:rsid w:val="00606C59"/>
    <w:rsid w:val="00610AA7"/>
    <w:rsid w:val="00612A81"/>
    <w:rsid w:val="00614902"/>
    <w:rsid w:val="00615A0F"/>
    <w:rsid w:val="006224F1"/>
    <w:rsid w:val="00622AE1"/>
    <w:rsid w:val="00626D8E"/>
    <w:rsid w:val="006307C5"/>
    <w:rsid w:val="00630DD4"/>
    <w:rsid w:val="00633341"/>
    <w:rsid w:val="00633CD8"/>
    <w:rsid w:val="00634F41"/>
    <w:rsid w:val="0064210B"/>
    <w:rsid w:val="006445A6"/>
    <w:rsid w:val="00650651"/>
    <w:rsid w:val="00655B69"/>
    <w:rsid w:val="00664898"/>
    <w:rsid w:val="00664A45"/>
    <w:rsid w:val="0066725B"/>
    <w:rsid w:val="0067055D"/>
    <w:rsid w:val="0067441D"/>
    <w:rsid w:val="00675FC0"/>
    <w:rsid w:val="00681BA8"/>
    <w:rsid w:val="006859B2"/>
    <w:rsid w:val="00686488"/>
    <w:rsid w:val="0068694A"/>
    <w:rsid w:val="006933E1"/>
    <w:rsid w:val="0069392F"/>
    <w:rsid w:val="0069402C"/>
    <w:rsid w:val="00697558"/>
    <w:rsid w:val="006A1782"/>
    <w:rsid w:val="006A2D09"/>
    <w:rsid w:val="006A3EAB"/>
    <w:rsid w:val="006A4598"/>
    <w:rsid w:val="006A4CA7"/>
    <w:rsid w:val="006B482A"/>
    <w:rsid w:val="006C1014"/>
    <w:rsid w:val="006C25C1"/>
    <w:rsid w:val="006C311F"/>
    <w:rsid w:val="006C566E"/>
    <w:rsid w:val="006C68C7"/>
    <w:rsid w:val="006D54A5"/>
    <w:rsid w:val="006E0AFA"/>
    <w:rsid w:val="006E2354"/>
    <w:rsid w:val="006E2F6F"/>
    <w:rsid w:val="006E5919"/>
    <w:rsid w:val="006F1090"/>
    <w:rsid w:val="006F1F4C"/>
    <w:rsid w:val="006F23A4"/>
    <w:rsid w:val="006F53C3"/>
    <w:rsid w:val="006F683B"/>
    <w:rsid w:val="006F7F08"/>
    <w:rsid w:val="00700A1E"/>
    <w:rsid w:val="00702923"/>
    <w:rsid w:val="00702BFB"/>
    <w:rsid w:val="007036A5"/>
    <w:rsid w:val="007040CF"/>
    <w:rsid w:val="00704E28"/>
    <w:rsid w:val="007104F7"/>
    <w:rsid w:val="00711663"/>
    <w:rsid w:val="00716E8A"/>
    <w:rsid w:val="00716EB7"/>
    <w:rsid w:val="00720799"/>
    <w:rsid w:val="00727012"/>
    <w:rsid w:val="007303AF"/>
    <w:rsid w:val="007305AF"/>
    <w:rsid w:val="0073108B"/>
    <w:rsid w:val="0073243D"/>
    <w:rsid w:val="007332EA"/>
    <w:rsid w:val="00736A67"/>
    <w:rsid w:val="0074136F"/>
    <w:rsid w:val="00741D94"/>
    <w:rsid w:val="00742068"/>
    <w:rsid w:val="007426B4"/>
    <w:rsid w:val="007462B7"/>
    <w:rsid w:val="00746F9F"/>
    <w:rsid w:val="007507F8"/>
    <w:rsid w:val="00750DB6"/>
    <w:rsid w:val="00751E52"/>
    <w:rsid w:val="00752815"/>
    <w:rsid w:val="0075465A"/>
    <w:rsid w:val="00754B05"/>
    <w:rsid w:val="00754FC0"/>
    <w:rsid w:val="00774630"/>
    <w:rsid w:val="00774834"/>
    <w:rsid w:val="007855A9"/>
    <w:rsid w:val="00792DB9"/>
    <w:rsid w:val="00795857"/>
    <w:rsid w:val="007A16DD"/>
    <w:rsid w:val="007A1A3B"/>
    <w:rsid w:val="007A41E8"/>
    <w:rsid w:val="007A5ABD"/>
    <w:rsid w:val="007B0C5C"/>
    <w:rsid w:val="007B0DB3"/>
    <w:rsid w:val="007B3C00"/>
    <w:rsid w:val="007B5D15"/>
    <w:rsid w:val="007C2A3A"/>
    <w:rsid w:val="007C7567"/>
    <w:rsid w:val="007D0EA2"/>
    <w:rsid w:val="007D2B24"/>
    <w:rsid w:val="007D2BF8"/>
    <w:rsid w:val="007D313D"/>
    <w:rsid w:val="007D3593"/>
    <w:rsid w:val="007D45E1"/>
    <w:rsid w:val="007D6B82"/>
    <w:rsid w:val="007E3447"/>
    <w:rsid w:val="007E3B6D"/>
    <w:rsid w:val="007E5FCA"/>
    <w:rsid w:val="007E71F3"/>
    <w:rsid w:val="007E7FE0"/>
    <w:rsid w:val="007F09D4"/>
    <w:rsid w:val="007F0E1E"/>
    <w:rsid w:val="007F1178"/>
    <w:rsid w:val="007F3847"/>
    <w:rsid w:val="007F73DC"/>
    <w:rsid w:val="00800A56"/>
    <w:rsid w:val="00802131"/>
    <w:rsid w:val="008059BA"/>
    <w:rsid w:val="00810A12"/>
    <w:rsid w:val="00813EF7"/>
    <w:rsid w:val="00816E73"/>
    <w:rsid w:val="008211D4"/>
    <w:rsid w:val="008225AD"/>
    <w:rsid w:val="00822C85"/>
    <w:rsid w:val="00823870"/>
    <w:rsid w:val="0082480A"/>
    <w:rsid w:val="00827752"/>
    <w:rsid w:val="00827DA2"/>
    <w:rsid w:val="00832B43"/>
    <w:rsid w:val="00835382"/>
    <w:rsid w:val="0084309D"/>
    <w:rsid w:val="0084361F"/>
    <w:rsid w:val="0084505F"/>
    <w:rsid w:val="00847C19"/>
    <w:rsid w:val="00847CA7"/>
    <w:rsid w:val="008533B4"/>
    <w:rsid w:val="00855574"/>
    <w:rsid w:val="0085620D"/>
    <w:rsid w:val="00863834"/>
    <w:rsid w:val="0086426E"/>
    <w:rsid w:val="00865E03"/>
    <w:rsid w:val="008670F6"/>
    <w:rsid w:val="00867EE7"/>
    <w:rsid w:val="0087363F"/>
    <w:rsid w:val="00874359"/>
    <w:rsid w:val="00874FD7"/>
    <w:rsid w:val="008814DF"/>
    <w:rsid w:val="00881C5A"/>
    <w:rsid w:val="0088311F"/>
    <w:rsid w:val="00884679"/>
    <w:rsid w:val="00884D6C"/>
    <w:rsid w:val="00885DE0"/>
    <w:rsid w:val="00885EFD"/>
    <w:rsid w:val="00890DDF"/>
    <w:rsid w:val="008948DD"/>
    <w:rsid w:val="00894F0A"/>
    <w:rsid w:val="00895184"/>
    <w:rsid w:val="00897A09"/>
    <w:rsid w:val="008A0557"/>
    <w:rsid w:val="008A3658"/>
    <w:rsid w:val="008A4CCF"/>
    <w:rsid w:val="008A6DCE"/>
    <w:rsid w:val="008B18CD"/>
    <w:rsid w:val="008D2705"/>
    <w:rsid w:val="008E1088"/>
    <w:rsid w:val="008E7AF7"/>
    <w:rsid w:val="008F0055"/>
    <w:rsid w:val="008F2229"/>
    <w:rsid w:val="008F2D44"/>
    <w:rsid w:val="008F357E"/>
    <w:rsid w:val="008F7680"/>
    <w:rsid w:val="00900C3A"/>
    <w:rsid w:val="00906A36"/>
    <w:rsid w:val="00913F3E"/>
    <w:rsid w:val="00916DC9"/>
    <w:rsid w:val="00917313"/>
    <w:rsid w:val="009201C0"/>
    <w:rsid w:val="00920616"/>
    <w:rsid w:val="00920ED5"/>
    <w:rsid w:val="00921802"/>
    <w:rsid w:val="00926C06"/>
    <w:rsid w:val="00926DA8"/>
    <w:rsid w:val="00930E94"/>
    <w:rsid w:val="0093165F"/>
    <w:rsid w:val="009358CC"/>
    <w:rsid w:val="00936256"/>
    <w:rsid w:val="00940ED6"/>
    <w:rsid w:val="00941AB2"/>
    <w:rsid w:val="00943A05"/>
    <w:rsid w:val="00943D62"/>
    <w:rsid w:val="00944611"/>
    <w:rsid w:val="00952132"/>
    <w:rsid w:val="009532C7"/>
    <w:rsid w:val="00953EE2"/>
    <w:rsid w:val="00954D69"/>
    <w:rsid w:val="00956F52"/>
    <w:rsid w:val="009613FA"/>
    <w:rsid w:val="0096534A"/>
    <w:rsid w:val="00966E4D"/>
    <w:rsid w:val="00967F0D"/>
    <w:rsid w:val="00982D40"/>
    <w:rsid w:val="009853DD"/>
    <w:rsid w:val="00986D2D"/>
    <w:rsid w:val="00991D3D"/>
    <w:rsid w:val="00992CA2"/>
    <w:rsid w:val="00993A54"/>
    <w:rsid w:val="00993F0F"/>
    <w:rsid w:val="00994953"/>
    <w:rsid w:val="0099602B"/>
    <w:rsid w:val="00997C3C"/>
    <w:rsid w:val="00997E24"/>
    <w:rsid w:val="009A1B16"/>
    <w:rsid w:val="009A1E64"/>
    <w:rsid w:val="009A27AD"/>
    <w:rsid w:val="009A4FA9"/>
    <w:rsid w:val="009A6062"/>
    <w:rsid w:val="009B2674"/>
    <w:rsid w:val="009B3101"/>
    <w:rsid w:val="009B32B2"/>
    <w:rsid w:val="009B3D4E"/>
    <w:rsid w:val="009B5263"/>
    <w:rsid w:val="009C5C91"/>
    <w:rsid w:val="009C5D72"/>
    <w:rsid w:val="009C76A4"/>
    <w:rsid w:val="009C7835"/>
    <w:rsid w:val="009C792E"/>
    <w:rsid w:val="009D056B"/>
    <w:rsid w:val="009D0E14"/>
    <w:rsid w:val="009D59A0"/>
    <w:rsid w:val="009D773E"/>
    <w:rsid w:val="009E05BF"/>
    <w:rsid w:val="009E0A87"/>
    <w:rsid w:val="009E0B63"/>
    <w:rsid w:val="009E0BBB"/>
    <w:rsid w:val="009E3355"/>
    <w:rsid w:val="009E5D1F"/>
    <w:rsid w:val="009F04EC"/>
    <w:rsid w:val="009F65BF"/>
    <w:rsid w:val="009F7978"/>
    <w:rsid w:val="00A014D5"/>
    <w:rsid w:val="00A01C09"/>
    <w:rsid w:val="00A05D54"/>
    <w:rsid w:val="00A158C0"/>
    <w:rsid w:val="00A17123"/>
    <w:rsid w:val="00A21C2A"/>
    <w:rsid w:val="00A21F5D"/>
    <w:rsid w:val="00A254F6"/>
    <w:rsid w:val="00A2565D"/>
    <w:rsid w:val="00A3236E"/>
    <w:rsid w:val="00A344F0"/>
    <w:rsid w:val="00A3454C"/>
    <w:rsid w:val="00A366CA"/>
    <w:rsid w:val="00A40F18"/>
    <w:rsid w:val="00A41393"/>
    <w:rsid w:val="00A41950"/>
    <w:rsid w:val="00A42326"/>
    <w:rsid w:val="00A442D7"/>
    <w:rsid w:val="00A52C2B"/>
    <w:rsid w:val="00A54887"/>
    <w:rsid w:val="00A556C1"/>
    <w:rsid w:val="00A57C03"/>
    <w:rsid w:val="00A57F7C"/>
    <w:rsid w:val="00A61FE8"/>
    <w:rsid w:val="00A628D6"/>
    <w:rsid w:val="00A63117"/>
    <w:rsid w:val="00A646C0"/>
    <w:rsid w:val="00A64AFB"/>
    <w:rsid w:val="00A673AC"/>
    <w:rsid w:val="00A67AEE"/>
    <w:rsid w:val="00A70D78"/>
    <w:rsid w:val="00A7218D"/>
    <w:rsid w:val="00A72CCC"/>
    <w:rsid w:val="00A741DA"/>
    <w:rsid w:val="00A7642C"/>
    <w:rsid w:val="00A83972"/>
    <w:rsid w:val="00A83ED9"/>
    <w:rsid w:val="00A91754"/>
    <w:rsid w:val="00A95C49"/>
    <w:rsid w:val="00A965F1"/>
    <w:rsid w:val="00AA0744"/>
    <w:rsid w:val="00AA0F1F"/>
    <w:rsid w:val="00AA30EE"/>
    <w:rsid w:val="00AA6ED9"/>
    <w:rsid w:val="00AA701D"/>
    <w:rsid w:val="00AB2E71"/>
    <w:rsid w:val="00AB4885"/>
    <w:rsid w:val="00AB6924"/>
    <w:rsid w:val="00AB6D06"/>
    <w:rsid w:val="00AC060A"/>
    <w:rsid w:val="00AC1160"/>
    <w:rsid w:val="00AC27BE"/>
    <w:rsid w:val="00AC29B6"/>
    <w:rsid w:val="00AC2A1A"/>
    <w:rsid w:val="00AC2D12"/>
    <w:rsid w:val="00AC349E"/>
    <w:rsid w:val="00AC6619"/>
    <w:rsid w:val="00AD32FF"/>
    <w:rsid w:val="00AD35C6"/>
    <w:rsid w:val="00AD36C8"/>
    <w:rsid w:val="00AD56DE"/>
    <w:rsid w:val="00AD5FCE"/>
    <w:rsid w:val="00AE3A77"/>
    <w:rsid w:val="00AE3C3F"/>
    <w:rsid w:val="00AE533C"/>
    <w:rsid w:val="00AE6EE5"/>
    <w:rsid w:val="00AE7205"/>
    <w:rsid w:val="00AF1C9C"/>
    <w:rsid w:val="00AF5F69"/>
    <w:rsid w:val="00B10049"/>
    <w:rsid w:val="00B10617"/>
    <w:rsid w:val="00B13873"/>
    <w:rsid w:val="00B1720F"/>
    <w:rsid w:val="00B22C71"/>
    <w:rsid w:val="00B236C8"/>
    <w:rsid w:val="00B239C5"/>
    <w:rsid w:val="00B27F4F"/>
    <w:rsid w:val="00B31F3C"/>
    <w:rsid w:val="00B3259F"/>
    <w:rsid w:val="00B35C21"/>
    <w:rsid w:val="00B37167"/>
    <w:rsid w:val="00B37D92"/>
    <w:rsid w:val="00B40523"/>
    <w:rsid w:val="00B40A57"/>
    <w:rsid w:val="00B42809"/>
    <w:rsid w:val="00B44884"/>
    <w:rsid w:val="00B45841"/>
    <w:rsid w:val="00B47D15"/>
    <w:rsid w:val="00B517CC"/>
    <w:rsid w:val="00B51829"/>
    <w:rsid w:val="00B539F4"/>
    <w:rsid w:val="00B553C2"/>
    <w:rsid w:val="00B608E0"/>
    <w:rsid w:val="00B64712"/>
    <w:rsid w:val="00B66048"/>
    <w:rsid w:val="00B6686C"/>
    <w:rsid w:val="00B70F6E"/>
    <w:rsid w:val="00B7107F"/>
    <w:rsid w:val="00B7250E"/>
    <w:rsid w:val="00B72A3E"/>
    <w:rsid w:val="00B72FFD"/>
    <w:rsid w:val="00B7335F"/>
    <w:rsid w:val="00B817F7"/>
    <w:rsid w:val="00B81AB0"/>
    <w:rsid w:val="00B826BC"/>
    <w:rsid w:val="00B82CA2"/>
    <w:rsid w:val="00B83E41"/>
    <w:rsid w:val="00B90D45"/>
    <w:rsid w:val="00B913CA"/>
    <w:rsid w:val="00BB6FD6"/>
    <w:rsid w:val="00BC1EFF"/>
    <w:rsid w:val="00BC2765"/>
    <w:rsid w:val="00BC336C"/>
    <w:rsid w:val="00BC45A8"/>
    <w:rsid w:val="00BD08B8"/>
    <w:rsid w:val="00BD0B76"/>
    <w:rsid w:val="00BD2003"/>
    <w:rsid w:val="00BD259B"/>
    <w:rsid w:val="00BD29EB"/>
    <w:rsid w:val="00BD3615"/>
    <w:rsid w:val="00BD41A7"/>
    <w:rsid w:val="00BD4256"/>
    <w:rsid w:val="00BD5376"/>
    <w:rsid w:val="00BD584C"/>
    <w:rsid w:val="00BD5C23"/>
    <w:rsid w:val="00BD7B11"/>
    <w:rsid w:val="00BD7ECD"/>
    <w:rsid w:val="00BE2A24"/>
    <w:rsid w:val="00BE52BB"/>
    <w:rsid w:val="00BF0A85"/>
    <w:rsid w:val="00BF13D4"/>
    <w:rsid w:val="00BF1A66"/>
    <w:rsid w:val="00C0001B"/>
    <w:rsid w:val="00C01641"/>
    <w:rsid w:val="00C03468"/>
    <w:rsid w:val="00C0409A"/>
    <w:rsid w:val="00C11587"/>
    <w:rsid w:val="00C143BD"/>
    <w:rsid w:val="00C163C9"/>
    <w:rsid w:val="00C203F6"/>
    <w:rsid w:val="00C20FB7"/>
    <w:rsid w:val="00C218B8"/>
    <w:rsid w:val="00C27510"/>
    <w:rsid w:val="00C279A5"/>
    <w:rsid w:val="00C335DD"/>
    <w:rsid w:val="00C34662"/>
    <w:rsid w:val="00C532B1"/>
    <w:rsid w:val="00C53892"/>
    <w:rsid w:val="00C55EE6"/>
    <w:rsid w:val="00C56229"/>
    <w:rsid w:val="00C568A7"/>
    <w:rsid w:val="00C65B55"/>
    <w:rsid w:val="00C6633F"/>
    <w:rsid w:val="00C70502"/>
    <w:rsid w:val="00C713D2"/>
    <w:rsid w:val="00C715B7"/>
    <w:rsid w:val="00C71D1F"/>
    <w:rsid w:val="00C7450B"/>
    <w:rsid w:val="00C768AA"/>
    <w:rsid w:val="00C83A92"/>
    <w:rsid w:val="00C93B6C"/>
    <w:rsid w:val="00C957BD"/>
    <w:rsid w:val="00C95C71"/>
    <w:rsid w:val="00C965F1"/>
    <w:rsid w:val="00C975DF"/>
    <w:rsid w:val="00CA01F6"/>
    <w:rsid w:val="00CA0611"/>
    <w:rsid w:val="00CA4606"/>
    <w:rsid w:val="00CB0AEC"/>
    <w:rsid w:val="00CB160E"/>
    <w:rsid w:val="00CB2241"/>
    <w:rsid w:val="00CB44CB"/>
    <w:rsid w:val="00CB4716"/>
    <w:rsid w:val="00CB5CE5"/>
    <w:rsid w:val="00CC0164"/>
    <w:rsid w:val="00CC1C78"/>
    <w:rsid w:val="00CC2199"/>
    <w:rsid w:val="00CC3630"/>
    <w:rsid w:val="00CD0C0F"/>
    <w:rsid w:val="00CD425D"/>
    <w:rsid w:val="00CD7F28"/>
    <w:rsid w:val="00CD7FE5"/>
    <w:rsid w:val="00CE2800"/>
    <w:rsid w:val="00CE4724"/>
    <w:rsid w:val="00CE70A6"/>
    <w:rsid w:val="00CF1EBA"/>
    <w:rsid w:val="00CF2177"/>
    <w:rsid w:val="00CF3A2C"/>
    <w:rsid w:val="00CF5A63"/>
    <w:rsid w:val="00CF6A16"/>
    <w:rsid w:val="00CF6EF3"/>
    <w:rsid w:val="00D04328"/>
    <w:rsid w:val="00D0460F"/>
    <w:rsid w:val="00D06195"/>
    <w:rsid w:val="00D1141A"/>
    <w:rsid w:val="00D118C6"/>
    <w:rsid w:val="00D12065"/>
    <w:rsid w:val="00D1244B"/>
    <w:rsid w:val="00D145FA"/>
    <w:rsid w:val="00D14C85"/>
    <w:rsid w:val="00D14CA4"/>
    <w:rsid w:val="00D20BED"/>
    <w:rsid w:val="00D20F5E"/>
    <w:rsid w:val="00D21036"/>
    <w:rsid w:val="00D224E4"/>
    <w:rsid w:val="00D239B8"/>
    <w:rsid w:val="00D2440E"/>
    <w:rsid w:val="00D24DE9"/>
    <w:rsid w:val="00D2522F"/>
    <w:rsid w:val="00D27881"/>
    <w:rsid w:val="00D349EF"/>
    <w:rsid w:val="00D34AD2"/>
    <w:rsid w:val="00D35B75"/>
    <w:rsid w:val="00D37497"/>
    <w:rsid w:val="00D41861"/>
    <w:rsid w:val="00D43208"/>
    <w:rsid w:val="00D4345C"/>
    <w:rsid w:val="00D4545F"/>
    <w:rsid w:val="00D51882"/>
    <w:rsid w:val="00D530ED"/>
    <w:rsid w:val="00D53445"/>
    <w:rsid w:val="00D53FA8"/>
    <w:rsid w:val="00D54732"/>
    <w:rsid w:val="00D553EC"/>
    <w:rsid w:val="00D563A8"/>
    <w:rsid w:val="00D64A4A"/>
    <w:rsid w:val="00D65608"/>
    <w:rsid w:val="00D656AA"/>
    <w:rsid w:val="00D67728"/>
    <w:rsid w:val="00D67A78"/>
    <w:rsid w:val="00D70686"/>
    <w:rsid w:val="00D77325"/>
    <w:rsid w:val="00D774B6"/>
    <w:rsid w:val="00D8138A"/>
    <w:rsid w:val="00D86E27"/>
    <w:rsid w:val="00D9278C"/>
    <w:rsid w:val="00DA0630"/>
    <w:rsid w:val="00DA2C72"/>
    <w:rsid w:val="00DA311D"/>
    <w:rsid w:val="00DA4ADC"/>
    <w:rsid w:val="00DB2381"/>
    <w:rsid w:val="00DB4BCE"/>
    <w:rsid w:val="00DB79E8"/>
    <w:rsid w:val="00DC1351"/>
    <w:rsid w:val="00DC1658"/>
    <w:rsid w:val="00DC3E3E"/>
    <w:rsid w:val="00DC656E"/>
    <w:rsid w:val="00DD0856"/>
    <w:rsid w:val="00DD1AD6"/>
    <w:rsid w:val="00DD315F"/>
    <w:rsid w:val="00DD54A6"/>
    <w:rsid w:val="00DD5D54"/>
    <w:rsid w:val="00DD6325"/>
    <w:rsid w:val="00DE21A8"/>
    <w:rsid w:val="00DE21C9"/>
    <w:rsid w:val="00DE4A9F"/>
    <w:rsid w:val="00DE6718"/>
    <w:rsid w:val="00DE7037"/>
    <w:rsid w:val="00DF0E7B"/>
    <w:rsid w:val="00DF1758"/>
    <w:rsid w:val="00DF39FF"/>
    <w:rsid w:val="00DF3F37"/>
    <w:rsid w:val="00DF5560"/>
    <w:rsid w:val="00E02FF0"/>
    <w:rsid w:val="00E04ADB"/>
    <w:rsid w:val="00E0724D"/>
    <w:rsid w:val="00E10162"/>
    <w:rsid w:val="00E1211E"/>
    <w:rsid w:val="00E124C6"/>
    <w:rsid w:val="00E1617C"/>
    <w:rsid w:val="00E167E3"/>
    <w:rsid w:val="00E21872"/>
    <w:rsid w:val="00E228EE"/>
    <w:rsid w:val="00E255E9"/>
    <w:rsid w:val="00E300B6"/>
    <w:rsid w:val="00E30CEC"/>
    <w:rsid w:val="00E31884"/>
    <w:rsid w:val="00E43BE2"/>
    <w:rsid w:val="00E444FE"/>
    <w:rsid w:val="00E44953"/>
    <w:rsid w:val="00E454A1"/>
    <w:rsid w:val="00E458B6"/>
    <w:rsid w:val="00E45B24"/>
    <w:rsid w:val="00E462D4"/>
    <w:rsid w:val="00E64317"/>
    <w:rsid w:val="00E64CD2"/>
    <w:rsid w:val="00E65E10"/>
    <w:rsid w:val="00E73BB7"/>
    <w:rsid w:val="00E74314"/>
    <w:rsid w:val="00E837BD"/>
    <w:rsid w:val="00E839A2"/>
    <w:rsid w:val="00E85E07"/>
    <w:rsid w:val="00E86F48"/>
    <w:rsid w:val="00E90618"/>
    <w:rsid w:val="00E92458"/>
    <w:rsid w:val="00E93225"/>
    <w:rsid w:val="00E95962"/>
    <w:rsid w:val="00E95D00"/>
    <w:rsid w:val="00E95D83"/>
    <w:rsid w:val="00E970D2"/>
    <w:rsid w:val="00E97E7F"/>
    <w:rsid w:val="00EA2A78"/>
    <w:rsid w:val="00EA379B"/>
    <w:rsid w:val="00EA530F"/>
    <w:rsid w:val="00EA61A9"/>
    <w:rsid w:val="00EA7B4A"/>
    <w:rsid w:val="00EB0D86"/>
    <w:rsid w:val="00EB13C9"/>
    <w:rsid w:val="00EB19FA"/>
    <w:rsid w:val="00EB1D53"/>
    <w:rsid w:val="00EB40EA"/>
    <w:rsid w:val="00EB5B49"/>
    <w:rsid w:val="00EB648A"/>
    <w:rsid w:val="00EB7927"/>
    <w:rsid w:val="00EC08C1"/>
    <w:rsid w:val="00ED3503"/>
    <w:rsid w:val="00ED409E"/>
    <w:rsid w:val="00ED5D6E"/>
    <w:rsid w:val="00EE1C71"/>
    <w:rsid w:val="00EE1CB8"/>
    <w:rsid w:val="00EE4813"/>
    <w:rsid w:val="00EE6AAB"/>
    <w:rsid w:val="00EF2FDF"/>
    <w:rsid w:val="00EF3E1F"/>
    <w:rsid w:val="00EF5E45"/>
    <w:rsid w:val="00EF75A7"/>
    <w:rsid w:val="00F02B70"/>
    <w:rsid w:val="00F07CD3"/>
    <w:rsid w:val="00F07CFD"/>
    <w:rsid w:val="00F13A3D"/>
    <w:rsid w:val="00F142DE"/>
    <w:rsid w:val="00F14C62"/>
    <w:rsid w:val="00F21C5C"/>
    <w:rsid w:val="00F23126"/>
    <w:rsid w:val="00F24D70"/>
    <w:rsid w:val="00F2615F"/>
    <w:rsid w:val="00F2646A"/>
    <w:rsid w:val="00F30D43"/>
    <w:rsid w:val="00F34180"/>
    <w:rsid w:val="00F37B23"/>
    <w:rsid w:val="00F41485"/>
    <w:rsid w:val="00F43BB4"/>
    <w:rsid w:val="00F4524A"/>
    <w:rsid w:val="00F475D3"/>
    <w:rsid w:val="00F508FC"/>
    <w:rsid w:val="00F50AD8"/>
    <w:rsid w:val="00F57271"/>
    <w:rsid w:val="00F6701F"/>
    <w:rsid w:val="00F736D3"/>
    <w:rsid w:val="00F75FF0"/>
    <w:rsid w:val="00F775FA"/>
    <w:rsid w:val="00F81FBD"/>
    <w:rsid w:val="00F82D5F"/>
    <w:rsid w:val="00F84325"/>
    <w:rsid w:val="00F8531C"/>
    <w:rsid w:val="00F861EB"/>
    <w:rsid w:val="00F863E2"/>
    <w:rsid w:val="00F87B82"/>
    <w:rsid w:val="00F87E41"/>
    <w:rsid w:val="00F90B74"/>
    <w:rsid w:val="00F93306"/>
    <w:rsid w:val="00F93384"/>
    <w:rsid w:val="00F93462"/>
    <w:rsid w:val="00F951AC"/>
    <w:rsid w:val="00F9697A"/>
    <w:rsid w:val="00FA135D"/>
    <w:rsid w:val="00FA2798"/>
    <w:rsid w:val="00FA3D36"/>
    <w:rsid w:val="00FA5702"/>
    <w:rsid w:val="00FA5E9B"/>
    <w:rsid w:val="00FB0EE5"/>
    <w:rsid w:val="00FB3C10"/>
    <w:rsid w:val="00FB61AB"/>
    <w:rsid w:val="00FC0311"/>
    <w:rsid w:val="00FD4C24"/>
    <w:rsid w:val="00FD7C01"/>
    <w:rsid w:val="00FE0335"/>
    <w:rsid w:val="00FE2F70"/>
    <w:rsid w:val="00FE4FDE"/>
    <w:rsid w:val="00FF01A8"/>
    <w:rsid w:val="00FF38A2"/>
    <w:rsid w:val="00FF4E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5B91C3"/>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3C3F"/>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qFormat/>
    <w:rsid w:val="002025E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qFormat/>
    <w:rsid w:val="00E31884"/>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78937007874018"/>
          <c:y val="5.0925925925925923E-2"/>
          <c:w val="0.85632174103237091"/>
          <c:h val="0.80831802274715658"/>
        </c:manualLayout>
      </c:layout>
      <c:scatterChart>
        <c:scatterStyle val="smoothMarker"/>
        <c:varyColors val="0"/>
        <c:ser>
          <c:idx val="0"/>
          <c:order val="0"/>
          <c:tx>
            <c:strRef>
              <c:f>Sheet1!$B$1</c:f>
              <c:strCache>
                <c:ptCount val="1"/>
                <c:pt idx="0">
                  <c:v>y</c:v>
                </c:pt>
              </c:strCache>
            </c:strRef>
          </c:tx>
          <c:spPr>
            <a:ln w="19050" cap="rnd">
              <a:solidFill>
                <a:schemeClr val="accent1"/>
              </a:solidFill>
              <a:round/>
            </a:ln>
            <a:effectLst/>
          </c:spPr>
          <c:marker>
            <c:symbol val="none"/>
          </c:marker>
          <c:dPt>
            <c:idx val="5"/>
            <c:marker>
              <c:symbol val="none"/>
            </c:marker>
            <c:bubble3D val="0"/>
            <c:spPr>
              <a:ln w="19050" cap="rnd">
                <a:noFill/>
                <a:round/>
              </a:ln>
              <a:effectLst/>
            </c:spPr>
            <c:extLst>
              <c:ext xmlns:c16="http://schemas.microsoft.com/office/drawing/2014/chart" uri="{C3380CC4-5D6E-409C-BE32-E72D297353CC}">
                <c16:uniqueId val="{00000001-15C9-4253-AB52-1A03FE3066B4}"/>
              </c:ext>
            </c:extLst>
          </c:dPt>
          <c:xVal>
            <c:numRef>
              <c:f>Sheet1!$A$2:$A$11</c:f>
              <c:numCache>
                <c:formatCode>General</c:formatCode>
                <c:ptCount val="10"/>
                <c:pt idx="0">
                  <c:v>0</c:v>
                </c:pt>
                <c:pt idx="1">
                  <c:v>1</c:v>
                </c:pt>
                <c:pt idx="2">
                  <c:v>2</c:v>
                </c:pt>
                <c:pt idx="3">
                  <c:v>3</c:v>
                </c:pt>
                <c:pt idx="4">
                  <c:v>4</c:v>
                </c:pt>
                <c:pt idx="5">
                  <c:v>4</c:v>
                </c:pt>
                <c:pt idx="6">
                  <c:v>5</c:v>
                </c:pt>
                <c:pt idx="7">
                  <c:v>6</c:v>
                </c:pt>
                <c:pt idx="8">
                  <c:v>7</c:v>
                </c:pt>
                <c:pt idx="9">
                  <c:v>8</c:v>
                </c:pt>
              </c:numCache>
            </c:numRef>
          </c:xVal>
          <c:yVal>
            <c:numRef>
              <c:f>Sheet1!$B$2:$B$11</c:f>
              <c:numCache>
                <c:formatCode>General</c:formatCode>
                <c:ptCount val="10"/>
                <c:pt idx="0">
                  <c:v>4</c:v>
                </c:pt>
                <c:pt idx="1">
                  <c:v>3</c:v>
                </c:pt>
                <c:pt idx="2">
                  <c:v>2</c:v>
                </c:pt>
                <c:pt idx="3">
                  <c:v>1</c:v>
                </c:pt>
                <c:pt idx="4">
                  <c:v>0</c:v>
                </c:pt>
                <c:pt idx="5">
                  <c:v>4</c:v>
                </c:pt>
                <c:pt idx="6">
                  <c:v>3</c:v>
                </c:pt>
                <c:pt idx="7">
                  <c:v>2</c:v>
                </c:pt>
                <c:pt idx="8">
                  <c:v>1</c:v>
                </c:pt>
                <c:pt idx="9">
                  <c:v>0</c:v>
                </c:pt>
              </c:numCache>
            </c:numRef>
          </c:yVal>
          <c:smooth val="0"/>
          <c:extLst>
            <c:ext xmlns:c16="http://schemas.microsoft.com/office/drawing/2014/chart" uri="{C3380CC4-5D6E-409C-BE32-E72D297353CC}">
              <c16:uniqueId val="{00000002-15C9-4253-AB52-1A03FE3066B4}"/>
            </c:ext>
          </c:extLst>
        </c:ser>
        <c:dLbls>
          <c:showLegendKey val="0"/>
          <c:showVal val="0"/>
          <c:showCatName val="0"/>
          <c:showSerName val="0"/>
          <c:showPercent val="0"/>
          <c:showBubbleSize val="0"/>
        </c:dLbls>
        <c:axId val="543958056"/>
        <c:axId val="543955760"/>
      </c:scatterChart>
      <c:valAx>
        <c:axId val="543958056"/>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s</a:t>
                </a:r>
                <a:r>
                  <a:rPr lang="en-US" altLang="zh-CN" baseline="0"/>
                  <a:t> </a:t>
                </a:r>
                <a:r>
                  <a:rPr lang="en-US" altLang="zh-CN"/>
                  <a:t>arrival time</a:t>
                </a:r>
                <a:endParaRPr lang="zh-CN" altLang="en-US"/>
              </a:p>
            </c:rich>
          </c:tx>
          <c:layout>
            <c:manualLayout>
              <c:xMode val="edge"/>
              <c:yMode val="edge"/>
              <c:x val="0.42449890638670174"/>
              <c:y val="0.9157174103237095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955760"/>
        <c:crosses val="autoZero"/>
        <c:crossBetween val="midCat"/>
      </c:valAx>
      <c:valAx>
        <c:axId val="543955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waiting time</a:t>
                </a:r>
                <a:endParaRPr lang="zh-CN" altLang="en-US"/>
              </a:p>
            </c:rich>
          </c:tx>
          <c:layout>
            <c:manualLayout>
              <c:xMode val="edge"/>
              <c:yMode val="edge"/>
              <c:x val="1.1111111111111112E-2"/>
              <c:y val="0.2914041994750656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9580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26892878412928E-2"/>
          <c:y val="5.0925925925925923E-2"/>
          <c:w val="0.89402452815175659"/>
          <c:h val="0.70241469816272961"/>
        </c:manualLayout>
      </c:layout>
      <c:scatterChart>
        <c:scatterStyle val="smoothMarker"/>
        <c:varyColors val="0"/>
        <c:ser>
          <c:idx val="0"/>
          <c:order val="0"/>
          <c:tx>
            <c:strRef>
              <c:f>Sheet2!$B$1</c:f>
              <c:strCache>
                <c:ptCount val="1"/>
                <c:pt idx="0">
                  <c:v>Expected waiting time</c:v>
                </c:pt>
              </c:strCache>
            </c:strRef>
          </c:tx>
          <c:spPr>
            <a:ln w="19050" cap="rnd">
              <a:solidFill>
                <a:schemeClr val="accent1"/>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B$2:$B$31</c:f>
              <c:numCache>
                <c:formatCode>General</c:formatCode>
                <c:ptCount val="30"/>
                <c:pt idx="0">
                  <c:v>30</c:v>
                </c:pt>
                <c:pt idx="1">
                  <c:v>29</c:v>
                </c:pt>
                <c:pt idx="2">
                  <c:v>28</c:v>
                </c:pt>
                <c:pt idx="3">
                  <c:v>27</c:v>
                </c:pt>
                <c:pt idx="4">
                  <c:v>26</c:v>
                </c:pt>
                <c:pt idx="5">
                  <c:v>25</c:v>
                </c:pt>
                <c:pt idx="6">
                  <c:v>24</c:v>
                </c:pt>
                <c:pt idx="7">
                  <c:v>23</c:v>
                </c:pt>
                <c:pt idx="8">
                  <c:v>22</c:v>
                </c:pt>
                <c:pt idx="9">
                  <c:v>21</c:v>
                </c:pt>
                <c:pt idx="10">
                  <c:v>20</c:v>
                </c:pt>
                <c:pt idx="11">
                  <c:v>19</c:v>
                </c:pt>
                <c:pt idx="12">
                  <c:v>18</c:v>
                </c:pt>
                <c:pt idx="13">
                  <c:v>17</c:v>
                </c:pt>
                <c:pt idx="14">
                  <c:v>16</c:v>
                </c:pt>
                <c:pt idx="15">
                  <c:v>15</c:v>
                </c:pt>
                <c:pt idx="16">
                  <c:v>14</c:v>
                </c:pt>
                <c:pt idx="17">
                  <c:v>13</c:v>
                </c:pt>
                <c:pt idx="18">
                  <c:v>12</c:v>
                </c:pt>
                <c:pt idx="19">
                  <c:v>11</c:v>
                </c:pt>
                <c:pt idx="20">
                  <c:v>10</c:v>
                </c:pt>
                <c:pt idx="21">
                  <c:v>9</c:v>
                </c:pt>
                <c:pt idx="22">
                  <c:v>8</c:v>
                </c:pt>
                <c:pt idx="23">
                  <c:v>7</c:v>
                </c:pt>
                <c:pt idx="24">
                  <c:v>6</c:v>
                </c:pt>
                <c:pt idx="25">
                  <c:v>5</c:v>
                </c:pt>
                <c:pt idx="26">
                  <c:v>4</c:v>
                </c:pt>
                <c:pt idx="27">
                  <c:v>3</c:v>
                </c:pt>
                <c:pt idx="28">
                  <c:v>2</c:v>
                </c:pt>
                <c:pt idx="29">
                  <c:v>1</c:v>
                </c:pt>
              </c:numCache>
            </c:numRef>
          </c:yVal>
          <c:smooth val="1"/>
          <c:extLst>
            <c:ext xmlns:c16="http://schemas.microsoft.com/office/drawing/2014/chart" uri="{C3380CC4-5D6E-409C-BE32-E72D297353CC}">
              <c16:uniqueId val="{00000000-353F-41EE-81C1-06EDDCC93E36}"/>
            </c:ext>
          </c:extLst>
        </c:ser>
        <c:ser>
          <c:idx val="1"/>
          <c:order val="1"/>
          <c:tx>
            <c:strRef>
              <c:f>Sheet2!$C$1</c:f>
              <c:strCache>
                <c:ptCount val="1"/>
                <c:pt idx="0">
                  <c:v>Risk</c:v>
                </c:pt>
              </c:strCache>
            </c:strRef>
          </c:tx>
          <c:spPr>
            <a:ln w="19050" cap="rnd">
              <a:solidFill>
                <a:schemeClr val="accent2"/>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C$2:$C$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yVal>
          <c:smooth val="1"/>
          <c:extLst>
            <c:ext xmlns:c16="http://schemas.microsoft.com/office/drawing/2014/chart" uri="{C3380CC4-5D6E-409C-BE32-E72D297353CC}">
              <c16:uniqueId val="{00000001-353F-41EE-81C1-06EDDCC93E36}"/>
            </c:ext>
          </c:extLst>
        </c:ser>
        <c:ser>
          <c:idx val="2"/>
          <c:order val="2"/>
          <c:tx>
            <c:strRef>
              <c:f>Sheet2!$D$1</c:f>
              <c:strCache>
                <c:ptCount val="1"/>
                <c:pt idx="0">
                  <c:v>Waiting time</c:v>
                </c:pt>
              </c:strCache>
            </c:strRef>
          </c:tx>
          <c:spPr>
            <a:ln w="19050" cap="rnd">
              <a:solidFill>
                <a:schemeClr val="accent3"/>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D$2:$D$31</c:f>
              <c:numCache>
                <c:formatCode>General</c:formatCode>
                <c:ptCount val="30"/>
                <c:pt idx="0">
                  <c:v>28.932714074018438</c:v>
                </c:pt>
                <c:pt idx="1">
                  <c:v>22.81181097935562</c:v>
                </c:pt>
                <c:pt idx="2">
                  <c:v>18.552484835736887</c:v>
                </c:pt>
                <c:pt idx="3">
                  <c:v>15.273103968573992</c:v>
                </c:pt>
                <c:pt idx="4">
                  <c:v>12.633337669241088</c:v>
                </c:pt>
                <c:pt idx="5">
                  <c:v>10.459694887119621</c:v>
                </c:pt>
                <c:pt idx="6">
                  <c:v>8.6501148640120178</c:v>
                </c:pt>
                <c:pt idx="7">
                  <c:v>7.1390856868807209</c:v>
                </c:pt>
                <c:pt idx="8">
                  <c:v>5.8821005633548351</c:v>
                </c:pt>
                <c:pt idx="9">
                  <c:v>4.8477862526398319</c:v>
                </c:pt>
                <c:pt idx="10">
                  <c:v>4.013545838255391</c:v>
                </c:pt>
                <c:pt idx="11">
                  <c:v>3.3629893851098611</c:v>
                </c:pt>
                <c:pt idx="12">
                  <c:v>2.884352710917796</c:v>
                </c:pt>
                <c:pt idx="13">
                  <c:v>2.5695027645595636</c:v>
                </c:pt>
                <c:pt idx="14">
                  <c:v>2.4133164220590766</c:v>
                </c:pt>
                <c:pt idx="15">
                  <c:v>2.4133164220590766</c:v>
                </c:pt>
                <c:pt idx="16">
                  <c:v>2.5695027645595721</c:v>
                </c:pt>
                <c:pt idx="17">
                  <c:v>2.8843527109177876</c:v>
                </c:pt>
                <c:pt idx="18">
                  <c:v>3.3629893851098611</c:v>
                </c:pt>
                <c:pt idx="19">
                  <c:v>4.013545838255391</c:v>
                </c:pt>
                <c:pt idx="20">
                  <c:v>4.8477862526398239</c:v>
                </c:pt>
                <c:pt idx="21">
                  <c:v>5.8821005633548351</c:v>
                </c:pt>
                <c:pt idx="22">
                  <c:v>7.1390856868807298</c:v>
                </c:pt>
                <c:pt idx="23">
                  <c:v>8.6501148640120178</c:v>
                </c:pt>
                <c:pt idx="24">
                  <c:v>10.459694887119621</c:v>
                </c:pt>
                <c:pt idx="25">
                  <c:v>12.633337669241088</c:v>
                </c:pt>
                <c:pt idx="26">
                  <c:v>15.273103968573992</c:v>
                </c:pt>
                <c:pt idx="27">
                  <c:v>18.552484835736895</c:v>
                </c:pt>
                <c:pt idx="28">
                  <c:v>22.811810979355627</c:v>
                </c:pt>
                <c:pt idx="29">
                  <c:v>28.932714074018438</c:v>
                </c:pt>
              </c:numCache>
            </c:numRef>
          </c:yVal>
          <c:smooth val="1"/>
          <c:extLst>
            <c:ext xmlns:c16="http://schemas.microsoft.com/office/drawing/2014/chart" uri="{C3380CC4-5D6E-409C-BE32-E72D297353CC}">
              <c16:uniqueId val="{00000002-353F-41EE-81C1-06EDDCC93E36}"/>
            </c:ext>
          </c:extLst>
        </c:ser>
        <c:dLbls>
          <c:showLegendKey val="0"/>
          <c:showVal val="0"/>
          <c:showCatName val="0"/>
          <c:showSerName val="0"/>
          <c:showPercent val="0"/>
          <c:showBubbleSize val="0"/>
        </c:dLbls>
        <c:axId val="604464136"/>
        <c:axId val="604466432"/>
      </c:scatterChart>
      <c:valAx>
        <c:axId val="604464136"/>
        <c:scaling>
          <c:orientation val="minMax"/>
          <c:max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 departure time t</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466432"/>
        <c:crosses val="autoZero"/>
        <c:crossBetween val="midCat"/>
      </c:valAx>
      <c:valAx>
        <c:axId val="60446643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6044641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71625F-5965-4BF8-926A-B236AC94E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33</TotalTime>
  <Pages>16</Pages>
  <Words>11350</Words>
  <Characters>64695</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75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735</cp:revision>
  <dcterms:created xsi:type="dcterms:W3CDTF">2019-01-29T19:43:00Z</dcterms:created>
  <dcterms:modified xsi:type="dcterms:W3CDTF">2019-04-22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